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0DECC997" w:rsidR="004E62CD" w:rsidRPr="00EF6DBC" w:rsidRDefault="00C66363" w:rsidP="004E62CD">
      <w:pPr>
        <w:contextualSpacing/>
        <w:rPr>
          <w:rFonts w:ascii="Times New Roman" w:hAnsi="Times New Roman" w:cs="Times New Roman"/>
          <w:sz w:val="24"/>
          <w:szCs w:val="24"/>
          <w:lang w:val="en-US"/>
        </w:rPr>
      </w:pPr>
      <w:r>
        <w:rPr>
          <w:b/>
          <w:bCs/>
          <w:sz w:val="24"/>
          <w:szCs w:val="24"/>
          <w:lang w:val="en-US"/>
        </w:rPr>
        <w:t>Running t</w:t>
      </w:r>
      <w:r w:rsidR="004E62CD" w:rsidRPr="0034107F">
        <w:rPr>
          <w:b/>
          <w:bCs/>
          <w:sz w:val="24"/>
          <w:szCs w:val="24"/>
          <w:lang w:val="en-US"/>
        </w:rPr>
        <w:t>itle</w:t>
      </w:r>
      <w:r w:rsidR="00FB0144">
        <w:rPr>
          <w:b/>
          <w:bCs/>
          <w:sz w:val="24"/>
          <w:szCs w:val="24"/>
          <w:lang w:val="en-US"/>
        </w:rPr>
        <w:t>1</w:t>
      </w:r>
      <w:r w:rsidR="004E62CD" w:rsidRPr="0034107F">
        <w:rPr>
          <w:b/>
          <w:bCs/>
          <w:sz w:val="24"/>
          <w:szCs w:val="24"/>
          <w:lang w:val="en-US"/>
        </w:rPr>
        <w:t>:</w:t>
      </w:r>
      <w:r w:rsidR="004E62CD">
        <w:rPr>
          <w:sz w:val="24"/>
          <w:szCs w:val="24"/>
          <w:lang w:val="en-US"/>
        </w:rPr>
        <w:t xml:space="preserve"> </w:t>
      </w:r>
      <w:r w:rsidR="00FB0144" w:rsidRPr="00EF6DBC">
        <w:rPr>
          <w:rFonts w:ascii="Times New Roman" w:hAnsi="Times New Roman" w:cs="Times New Roman"/>
          <w:sz w:val="24"/>
          <w:szCs w:val="24"/>
          <w:lang w:val="en-US"/>
        </w:rPr>
        <w:t xml:space="preserve">Intraspecific </w:t>
      </w:r>
      <w:r w:rsidR="008B5D76" w:rsidRPr="00EF6DBC">
        <w:rPr>
          <w:rFonts w:ascii="Times New Roman" w:hAnsi="Times New Roman" w:cs="Times New Roman"/>
          <w:sz w:val="24"/>
          <w:szCs w:val="24"/>
          <w:lang w:val="en-US"/>
        </w:rPr>
        <w:t>thermal variation in a coral reef fish (</w:t>
      </w:r>
      <w:proofErr w:type="spellStart"/>
      <w:r w:rsidR="008B5D76" w:rsidRPr="00EF6DBC">
        <w:rPr>
          <w:rFonts w:ascii="Times New Roman" w:hAnsi="Times New Roman" w:cs="Times New Roman"/>
          <w:i/>
          <w:iCs/>
          <w:sz w:val="24"/>
          <w:szCs w:val="24"/>
          <w:lang w:val="en-US"/>
        </w:rPr>
        <w:t>Acanthochromis</w:t>
      </w:r>
      <w:proofErr w:type="spellEnd"/>
      <w:r w:rsidR="008B5D76" w:rsidRPr="00EF6DBC">
        <w:rPr>
          <w:rFonts w:ascii="Times New Roman" w:hAnsi="Times New Roman" w:cs="Times New Roman"/>
          <w:i/>
          <w:iCs/>
          <w:sz w:val="24"/>
          <w:szCs w:val="24"/>
          <w:lang w:val="en-US"/>
        </w:rPr>
        <w:t xml:space="preserve"> polyacanthus</w:t>
      </w:r>
      <w:r w:rsidR="008B5D76" w:rsidRPr="00EF6DBC">
        <w:rPr>
          <w:rFonts w:ascii="Times New Roman" w:hAnsi="Times New Roman" w:cs="Times New Roman"/>
          <w:sz w:val="24"/>
          <w:szCs w:val="24"/>
          <w:lang w:val="en-US"/>
        </w:rPr>
        <w:t>)</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137608B6" w:rsidR="00BA7794" w:rsidRPr="00921CCD" w:rsidRDefault="00D4017F" w:rsidP="00BA7794">
      <w:pPr>
        <w:pStyle w:val="ListParagraph"/>
        <w:numPr>
          <w:ilvl w:val="0"/>
          <w:numId w:val="5"/>
        </w:numPr>
        <w:rPr>
          <w:color w:val="FF0000"/>
          <w:sz w:val="24"/>
          <w:szCs w:val="24"/>
          <w:lang w:val="en-US"/>
        </w:rPr>
      </w:pPr>
      <w:r w:rsidRPr="00921CCD">
        <w:rPr>
          <w:color w:val="FF0000"/>
          <w:sz w:val="24"/>
          <w:szCs w:val="24"/>
          <w:lang w:val="en-US"/>
        </w:rPr>
        <w:t xml:space="preserve">Coral Reefs </w:t>
      </w:r>
      <w:r w:rsidR="007C1E96" w:rsidRPr="00921CCD">
        <w:rPr>
          <w:color w:val="FF0000"/>
          <w:sz w:val="24"/>
          <w:szCs w:val="24"/>
          <w:lang w:val="en-US"/>
        </w:rPr>
        <w:t xml:space="preserve"> </w:t>
      </w:r>
    </w:p>
    <w:p w14:paraId="3238F91F" w14:textId="6094062A" w:rsidR="007C1E96" w:rsidRDefault="007C1E96" w:rsidP="00BA7794">
      <w:pPr>
        <w:pStyle w:val="ListParagraph"/>
        <w:numPr>
          <w:ilvl w:val="0"/>
          <w:numId w:val="5"/>
        </w:numPr>
        <w:rPr>
          <w:sz w:val="24"/>
          <w:szCs w:val="24"/>
          <w:lang w:val="en-US"/>
        </w:rPr>
      </w:pPr>
      <w:r>
        <w:rPr>
          <w:sz w:val="24"/>
          <w:szCs w:val="24"/>
          <w:lang w:val="en-US"/>
        </w:rPr>
        <w:t>Journal of Experimental Biology</w:t>
      </w:r>
    </w:p>
    <w:p w14:paraId="664BEB0D" w14:textId="77777777" w:rsidR="00921CCD" w:rsidRPr="007C1E96" w:rsidRDefault="00921CCD" w:rsidP="00921CCD">
      <w:pPr>
        <w:pStyle w:val="ListParagraph"/>
        <w:numPr>
          <w:ilvl w:val="0"/>
          <w:numId w:val="5"/>
        </w:numPr>
        <w:rPr>
          <w:sz w:val="24"/>
          <w:szCs w:val="24"/>
          <w:lang w:val="en-US"/>
        </w:rPr>
      </w:pPr>
      <w:r>
        <w:rPr>
          <w:sz w:val="24"/>
          <w:szCs w:val="24"/>
          <w:lang w:val="en-US"/>
        </w:rPr>
        <w:t>Journal of Thermal Biology</w:t>
      </w:r>
    </w:p>
    <w:p w14:paraId="390332C2" w14:textId="77777777" w:rsidR="00921CCD" w:rsidRDefault="00921CCD" w:rsidP="00921CCD">
      <w:pPr>
        <w:pStyle w:val="ListParagraph"/>
        <w:numPr>
          <w:ilvl w:val="0"/>
          <w:numId w:val="5"/>
        </w:numPr>
        <w:rPr>
          <w:sz w:val="24"/>
          <w:szCs w:val="24"/>
          <w:lang w:val="en-US"/>
        </w:rPr>
      </w:pPr>
      <w:r w:rsidRPr="1D6E7E80">
        <w:rPr>
          <w:sz w:val="24"/>
          <w:szCs w:val="24"/>
          <w:lang w:val="en-US"/>
        </w:rPr>
        <w:t>Conservation physiology</w:t>
      </w:r>
    </w:p>
    <w:p w14:paraId="06A406CA" w14:textId="77777777" w:rsidR="00921CCD" w:rsidRDefault="00921CCD" w:rsidP="00921CCD">
      <w:pPr>
        <w:pStyle w:val="ListParagraph"/>
        <w:numPr>
          <w:ilvl w:val="0"/>
          <w:numId w:val="5"/>
        </w:numPr>
        <w:rPr>
          <w:sz w:val="24"/>
          <w:szCs w:val="24"/>
          <w:lang w:val="en-US"/>
        </w:rPr>
      </w:pPr>
      <w:r w:rsidRPr="00BA7794">
        <w:rPr>
          <w:sz w:val="24"/>
          <w:szCs w:val="24"/>
          <w:lang w:val="en-US"/>
        </w:rPr>
        <w:t xml:space="preserve">Marine Biology </w:t>
      </w:r>
    </w:p>
    <w:p w14:paraId="37B96C10" w14:textId="760772F5" w:rsidR="00921CCD" w:rsidRPr="00921CCD" w:rsidRDefault="00921CCD" w:rsidP="00921CCD">
      <w:pPr>
        <w:pStyle w:val="ListParagraph"/>
        <w:numPr>
          <w:ilvl w:val="0"/>
          <w:numId w:val="5"/>
        </w:numPr>
        <w:rPr>
          <w:sz w:val="24"/>
          <w:szCs w:val="24"/>
          <w:lang w:val="en-US"/>
        </w:rPr>
      </w:pPr>
      <w:r w:rsidRPr="1D6E7E80">
        <w:rPr>
          <w:sz w:val="24"/>
          <w:szCs w:val="24"/>
          <w:lang w:val="en-US"/>
        </w:rPr>
        <w:t>Marine Ecology Progress Series</w:t>
      </w:r>
    </w:p>
    <w:p w14:paraId="60363118" w14:textId="7CED53EB" w:rsidR="007C1E96" w:rsidRDefault="007C1E96" w:rsidP="007C1E96">
      <w:pPr>
        <w:pStyle w:val="ListParagraph"/>
        <w:numPr>
          <w:ilvl w:val="0"/>
          <w:numId w:val="5"/>
        </w:numPr>
        <w:rPr>
          <w:sz w:val="24"/>
          <w:szCs w:val="24"/>
          <w:lang w:val="en-US"/>
        </w:rPr>
      </w:pPr>
      <w:r w:rsidRPr="1D6E7E80">
        <w:rPr>
          <w:sz w:val="24"/>
          <w:szCs w:val="24"/>
          <w:lang w:val="en-US"/>
        </w:rPr>
        <w:t>Journal of Fish Biology</w:t>
      </w:r>
      <w:r>
        <w:rPr>
          <w:sz w:val="24"/>
          <w:szCs w:val="24"/>
          <w:lang w:val="en-US"/>
        </w:rPr>
        <w:t xml:space="preserve"> </w:t>
      </w: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3F4AFDDA"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EF6DBC">
        <w:rPr>
          <w:sz w:val="24"/>
          <w:szCs w:val="24"/>
          <w:vertAlign w:val="superscript"/>
          <w:lang w:val="en-US"/>
        </w:rPr>
        <w:t>*</w:t>
      </w:r>
      <w:r w:rsidR="00F25B4C">
        <w:rPr>
          <w:sz w:val="24"/>
          <w:szCs w:val="24"/>
          <w:lang w:val="en-US"/>
        </w:rPr>
        <w:t xml:space="preserve"> </w:t>
      </w:r>
      <w:r w:rsidR="00EF6DBC">
        <w:rPr>
          <w:sz w:val="24"/>
          <w:szCs w:val="24"/>
          <w:lang w:val="en-US"/>
        </w:rPr>
        <w:t xml:space="preserve">(0000-0001-7785-6067) </w:t>
      </w:r>
      <w:r w:rsidR="00F25B4C">
        <w:rPr>
          <w:sz w:val="24"/>
          <w:szCs w:val="24"/>
          <w:lang w:val="en-US"/>
        </w:rPr>
        <w:t>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r w:rsidR="00EF6DBC">
        <w:rPr>
          <w:sz w:val="24"/>
          <w:szCs w:val="24"/>
          <w:lang w:val="en-US"/>
        </w:rPr>
        <w:t>(0000-0002-0039-5300)</w:t>
      </w:r>
    </w:p>
    <w:p w14:paraId="326E8F26" w14:textId="161EE9AB"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d ARC Centre of Excellence for Coral </w:t>
      </w:r>
      <w:r w:rsidR="6017E50C" w:rsidRPr="6017E50C">
        <w:rPr>
          <w:sz w:val="24"/>
          <w:szCs w:val="24"/>
          <w:lang w:val="en-US"/>
        </w:rPr>
        <w:t>Reef Studies</w:t>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r w:rsidR="00EF6DBC">
        <w:rPr>
          <w:sz w:val="24"/>
          <w:szCs w:val="24"/>
          <w:lang w:val="en-US"/>
        </w:rPr>
        <w:t xml:space="preserve"> </w:t>
      </w:r>
    </w:p>
    <w:p w14:paraId="3AF6F4C7" w14:textId="4219A8FB" w:rsidR="00EF6DBC" w:rsidRDefault="00EF6DBC" w:rsidP="004E62CD">
      <w:pPr>
        <w:contextualSpacing/>
        <w:rPr>
          <w:sz w:val="24"/>
          <w:szCs w:val="24"/>
          <w:lang w:val="en-US"/>
        </w:rPr>
      </w:pPr>
      <w:r>
        <w:rPr>
          <w:sz w:val="24"/>
          <w:szCs w:val="24"/>
          <w:lang w:val="en-US"/>
        </w:rPr>
        <w:t>* Corresponding author – elliott.schmidt@my.jcu.edu.au</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05878290" w14:textId="69BA4089" w:rsidR="000C0AFA" w:rsidRDefault="000C0AFA" w:rsidP="000C0AFA">
      <w:pPr>
        <w:rPr>
          <w:lang w:val="en-US"/>
        </w:rPr>
      </w:pPr>
    </w:p>
    <w:p w14:paraId="294AB7CA" w14:textId="24488395" w:rsidR="007C1E96" w:rsidRDefault="007C1E96" w:rsidP="000C0AFA">
      <w:pPr>
        <w:rPr>
          <w:lang w:val="en-US"/>
        </w:rPr>
      </w:pPr>
    </w:p>
    <w:p w14:paraId="0CECB097" w14:textId="77777777" w:rsidR="007C1E96" w:rsidRDefault="007C1E96"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2F0434BF" w:rsidR="00A73202" w:rsidRDefault="008512DA" w:rsidP="008512DA">
      <w:pPr>
        <w:spacing w:line="240" w:lineRule="auto"/>
        <w:jc w:val="both"/>
        <w:rPr>
          <w:rFonts w:cstheme="minorHAnsi"/>
          <w:lang w:val="en-US"/>
        </w:rPr>
      </w:pPr>
      <w:r>
        <w:rPr>
          <w:lang w:val="en-US"/>
        </w:rPr>
        <w:t xml:space="preserve">How species respond to climate change will depend on the collective response of populations. Intraspecific variation in traits, evolved through genetic adaptation and phenotypic plasticity, can cause thermal </w:t>
      </w:r>
      <w:r w:rsidR="00A7557E">
        <w:rPr>
          <w:lang w:val="en-US"/>
        </w:rPr>
        <w:t>performance curves</w:t>
      </w:r>
      <w:r>
        <w:rPr>
          <w:lang w:val="en-US"/>
        </w:rPr>
        <w:t xml:space="preserve"> to vary over species’ distributions. However, intraspecific variation within marine environments has received relatively little attention due to the </w:t>
      </w:r>
      <w:r w:rsidR="00A7557E">
        <w:rPr>
          <w:lang w:val="en-US"/>
        </w:rPr>
        <w:t>belief</w:t>
      </w:r>
      <w:r>
        <w:rPr>
          <w:lang w:val="en-US"/>
        </w:rPr>
        <w:t xml:space="preserve"> that marine systems lack dispersal barriers strong enough to promote locally adapted traits. Here we show that intraspecific variation is present among low- and high-latitude populations of a coral reef damselfish (</w:t>
      </w:r>
      <w:proofErr w:type="spellStart"/>
      <w:r>
        <w:rPr>
          <w:i/>
          <w:iCs/>
          <w:lang w:val="en-US"/>
        </w:rPr>
        <w:t>Acanthochromis</w:t>
      </w:r>
      <w:proofErr w:type="spellEnd"/>
      <w:r>
        <w:rPr>
          <w:i/>
          <w:iCs/>
          <w:lang w:val="en-US"/>
        </w:rPr>
        <w:t xml:space="preserve"> polyacanthus</w:t>
      </w:r>
      <w:r>
        <w:rPr>
          <w:lang w:val="en-US"/>
        </w:rPr>
        <w:t>)</w:t>
      </w:r>
      <w:r w:rsidR="00A7557E">
        <w:rPr>
          <w:lang w:val="en-US"/>
        </w:rPr>
        <w:t>. Co-gradient variation was observed when examining aerobic physiology across thermal gradient (</w:t>
      </w:r>
      <w:r w:rsidR="00F31A97">
        <w:rPr>
          <w:lang w:val="en-US"/>
        </w:rPr>
        <w:t xml:space="preserve">i.e., </w:t>
      </w:r>
      <w:r w:rsidR="00A7557E">
        <w:rPr>
          <w:lang w:val="en-US"/>
        </w:rPr>
        <w:t>27</w:t>
      </w:r>
      <w:r w:rsidR="00A7557E">
        <w:rPr>
          <w:rFonts w:cstheme="minorHAnsi"/>
          <w:lang w:val="en-US"/>
        </w:rPr>
        <w:t xml:space="preserve">°C, 28.5°C, 30°C, 31.5°C) that reflected mean summer temperatures of high- and low-latitude regions, as well as projected future ocean temperatures. However, not all traits displayed </w:t>
      </w:r>
      <w:r w:rsidR="0042463B">
        <w:rPr>
          <w:rFonts w:cstheme="minorHAnsi"/>
          <w:lang w:val="en-US"/>
        </w:rPr>
        <w:t>intraspecific variation;</w:t>
      </w:r>
      <w:r w:rsidR="00A7557E">
        <w:rPr>
          <w:rFonts w:cstheme="minorHAnsi"/>
          <w:lang w:val="en-US"/>
        </w:rPr>
        <w:t xml:space="preserve"> no significant differences were observed between high- and low-latitude regions when measuring immunocompetence, hematocrit, and enzyme activity. </w:t>
      </w:r>
      <w:r w:rsidR="0042463B">
        <w:rPr>
          <w:rFonts w:cstheme="minorHAnsi"/>
          <w:lang w:val="en-US"/>
        </w:rPr>
        <w:t>The p</w:t>
      </w:r>
      <w:r w:rsidR="00A7557E">
        <w:rPr>
          <w:rFonts w:cstheme="minorHAnsi"/>
          <w:lang w:val="en-US"/>
        </w:rPr>
        <w:t>resence of co-gradient variation suggest</w:t>
      </w:r>
      <w:r w:rsidR="00F31A97">
        <w:rPr>
          <w:rFonts w:cstheme="minorHAnsi"/>
          <w:lang w:val="en-US"/>
        </w:rPr>
        <w:t>s</w:t>
      </w:r>
      <w:r w:rsidR="00A7557E">
        <w:rPr>
          <w:rFonts w:cstheme="minorHAnsi"/>
          <w:lang w:val="en-US"/>
        </w:rPr>
        <w:t xml:space="preserve"> that dispersal limitations in marine systems can promote local adaptive responses</w:t>
      </w:r>
      <w:r w:rsidR="0042463B">
        <w:rPr>
          <w:rFonts w:cstheme="minorHAnsi"/>
          <w:lang w:val="en-US"/>
        </w:rPr>
        <w:t>, however, intraspecific variation may not be ubiquitous among traits</w:t>
      </w:r>
      <w:r w:rsidR="00A7557E">
        <w:rPr>
          <w:rFonts w:cstheme="minorHAnsi"/>
          <w:lang w:val="en-US"/>
        </w:rPr>
        <w:t>.</w:t>
      </w:r>
    </w:p>
    <w:p w14:paraId="4F683FB4" w14:textId="56EEAB28" w:rsidR="00E352A8" w:rsidRDefault="00E352A8" w:rsidP="008512DA">
      <w:pPr>
        <w:spacing w:line="240" w:lineRule="auto"/>
        <w:jc w:val="both"/>
        <w:rPr>
          <w:rFonts w:cstheme="minorHAnsi"/>
          <w:lang w:val="en-US"/>
        </w:rPr>
      </w:pPr>
    </w:p>
    <w:p w14:paraId="1D28FD71" w14:textId="2EB2AFC3" w:rsidR="00E352A8" w:rsidRDefault="00E352A8" w:rsidP="008512DA">
      <w:pPr>
        <w:spacing w:line="240" w:lineRule="auto"/>
        <w:jc w:val="both"/>
        <w:rPr>
          <w:rFonts w:cstheme="minorHAnsi"/>
          <w:lang w:val="en-US"/>
        </w:rPr>
      </w:pPr>
    </w:p>
    <w:p w14:paraId="180D9CC4" w14:textId="7B79FD7E" w:rsidR="00E352A8" w:rsidRDefault="00E352A8" w:rsidP="008512DA">
      <w:pPr>
        <w:spacing w:line="240" w:lineRule="auto"/>
        <w:jc w:val="both"/>
        <w:rPr>
          <w:rFonts w:cstheme="minorHAnsi"/>
          <w:lang w:val="en-US"/>
        </w:rPr>
      </w:pPr>
    </w:p>
    <w:p w14:paraId="11FECDC0" w14:textId="1D5024D1" w:rsidR="00E352A8" w:rsidRDefault="00E352A8" w:rsidP="008512DA">
      <w:pPr>
        <w:spacing w:line="240" w:lineRule="auto"/>
        <w:jc w:val="both"/>
        <w:rPr>
          <w:rFonts w:cstheme="minorHAnsi"/>
          <w:lang w:val="en-US"/>
        </w:rPr>
      </w:pPr>
    </w:p>
    <w:p w14:paraId="26A11E80" w14:textId="48C0EB04" w:rsidR="00E352A8" w:rsidRDefault="00E352A8" w:rsidP="008512DA">
      <w:pPr>
        <w:spacing w:line="240" w:lineRule="auto"/>
        <w:jc w:val="both"/>
        <w:rPr>
          <w:rFonts w:cstheme="minorHAnsi"/>
          <w:lang w:val="en-US"/>
        </w:rPr>
      </w:pPr>
    </w:p>
    <w:p w14:paraId="2C04C328" w14:textId="1B2613FA" w:rsidR="00E352A8" w:rsidRDefault="00E352A8" w:rsidP="008512DA">
      <w:pPr>
        <w:spacing w:line="240" w:lineRule="auto"/>
        <w:jc w:val="both"/>
        <w:rPr>
          <w:rFonts w:cstheme="minorHAnsi"/>
          <w:lang w:val="en-US"/>
        </w:rPr>
      </w:pPr>
    </w:p>
    <w:p w14:paraId="1ED92621" w14:textId="7FFBF951" w:rsidR="00E352A8" w:rsidRDefault="00E352A8" w:rsidP="008512DA">
      <w:pPr>
        <w:spacing w:line="240" w:lineRule="auto"/>
        <w:jc w:val="both"/>
        <w:rPr>
          <w:rFonts w:cstheme="minorHAnsi"/>
          <w:lang w:val="en-US"/>
        </w:rPr>
      </w:pPr>
    </w:p>
    <w:p w14:paraId="00989D21" w14:textId="6BEDE778" w:rsidR="00E352A8" w:rsidRDefault="00E352A8" w:rsidP="008512DA">
      <w:pPr>
        <w:spacing w:line="240" w:lineRule="auto"/>
        <w:jc w:val="both"/>
        <w:rPr>
          <w:rFonts w:cstheme="minorHAnsi"/>
          <w:lang w:val="en-US"/>
        </w:rPr>
      </w:pPr>
    </w:p>
    <w:p w14:paraId="20D5CA7A" w14:textId="4B051674" w:rsidR="00E352A8" w:rsidRDefault="00E352A8" w:rsidP="008512DA">
      <w:pPr>
        <w:spacing w:line="240" w:lineRule="auto"/>
        <w:jc w:val="both"/>
        <w:rPr>
          <w:rFonts w:cstheme="minorHAnsi"/>
          <w:lang w:val="en-US"/>
        </w:rPr>
      </w:pPr>
    </w:p>
    <w:p w14:paraId="1D3B2DEB" w14:textId="4AA543A9" w:rsidR="00E352A8" w:rsidRDefault="00E352A8" w:rsidP="008512DA">
      <w:pPr>
        <w:spacing w:line="240" w:lineRule="auto"/>
        <w:jc w:val="both"/>
        <w:rPr>
          <w:rFonts w:cstheme="minorHAnsi"/>
          <w:lang w:val="en-US"/>
        </w:rPr>
      </w:pPr>
    </w:p>
    <w:p w14:paraId="412177CC" w14:textId="2DACF689" w:rsidR="00E352A8" w:rsidRDefault="00E352A8" w:rsidP="008512DA">
      <w:pPr>
        <w:spacing w:line="240" w:lineRule="auto"/>
        <w:jc w:val="both"/>
        <w:rPr>
          <w:rFonts w:cstheme="minorHAnsi"/>
          <w:lang w:val="en-US"/>
        </w:rPr>
      </w:pPr>
    </w:p>
    <w:p w14:paraId="5F7AAE39" w14:textId="748DAA65" w:rsidR="00E352A8" w:rsidRDefault="00E352A8" w:rsidP="008512DA">
      <w:pPr>
        <w:spacing w:line="240" w:lineRule="auto"/>
        <w:jc w:val="both"/>
        <w:rPr>
          <w:rFonts w:cstheme="minorHAnsi"/>
          <w:lang w:val="en-US"/>
        </w:rPr>
      </w:pPr>
    </w:p>
    <w:p w14:paraId="79CEE664" w14:textId="4C400976" w:rsidR="00E352A8" w:rsidRDefault="00E352A8" w:rsidP="008512DA">
      <w:pPr>
        <w:spacing w:line="240" w:lineRule="auto"/>
        <w:jc w:val="both"/>
        <w:rPr>
          <w:rFonts w:cstheme="minorHAnsi"/>
          <w:lang w:val="en-US"/>
        </w:rPr>
      </w:pPr>
    </w:p>
    <w:p w14:paraId="4FB7E48F" w14:textId="347971EC" w:rsidR="00E352A8" w:rsidRDefault="00E352A8" w:rsidP="008512DA">
      <w:pPr>
        <w:spacing w:line="240" w:lineRule="auto"/>
        <w:jc w:val="both"/>
        <w:rPr>
          <w:rFonts w:cstheme="minorHAnsi"/>
          <w:lang w:val="en-US"/>
        </w:rPr>
      </w:pPr>
    </w:p>
    <w:p w14:paraId="32142D46" w14:textId="32A42B19" w:rsidR="00E352A8" w:rsidRDefault="00E352A8" w:rsidP="008512DA">
      <w:pPr>
        <w:spacing w:line="240" w:lineRule="auto"/>
        <w:jc w:val="both"/>
        <w:rPr>
          <w:rFonts w:cstheme="minorHAnsi"/>
          <w:lang w:val="en-US"/>
        </w:rPr>
      </w:pPr>
    </w:p>
    <w:p w14:paraId="5F1627BC" w14:textId="4751849F" w:rsidR="00E352A8" w:rsidRDefault="00E352A8" w:rsidP="008512DA">
      <w:pPr>
        <w:spacing w:line="240" w:lineRule="auto"/>
        <w:jc w:val="both"/>
        <w:rPr>
          <w:rFonts w:cstheme="minorHAnsi"/>
          <w:lang w:val="en-US"/>
        </w:rPr>
      </w:pPr>
    </w:p>
    <w:p w14:paraId="1D59A773" w14:textId="0C26D39A" w:rsidR="00E352A8" w:rsidRDefault="00E352A8" w:rsidP="008512DA">
      <w:pPr>
        <w:spacing w:line="240" w:lineRule="auto"/>
        <w:jc w:val="both"/>
        <w:rPr>
          <w:rFonts w:cstheme="minorHAnsi"/>
          <w:lang w:val="en-US"/>
        </w:rPr>
      </w:pPr>
    </w:p>
    <w:p w14:paraId="489070BE" w14:textId="723F5297" w:rsidR="00E352A8" w:rsidRDefault="00E352A8" w:rsidP="008512DA">
      <w:pPr>
        <w:spacing w:line="240" w:lineRule="auto"/>
        <w:jc w:val="both"/>
        <w:rPr>
          <w:rFonts w:cstheme="minorHAnsi"/>
          <w:lang w:val="en-US"/>
        </w:rPr>
      </w:pPr>
    </w:p>
    <w:p w14:paraId="02505E8D" w14:textId="2437F1A2" w:rsidR="00E352A8" w:rsidRDefault="00E352A8" w:rsidP="008512DA">
      <w:pPr>
        <w:spacing w:line="240" w:lineRule="auto"/>
        <w:jc w:val="both"/>
        <w:rPr>
          <w:rFonts w:cstheme="minorHAnsi"/>
          <w:lang w:val="en-US"/>
        </w:rPr>
      </w:pPr>
    </w:p>
    <w:p w14:paraId="113D8F7F" w14:textId="06F3DD62" w:rsidR="00E352A8" w:rsidRDefault="00E352A8" w:rsidP="008512DA">
      <w:pPr>
        <w:spacing w:line="240" w:lineRule="auto"/>
        <w:jc w:val="both"/>
        <w:rPr>
          <w:rFonts w:cstheme="minorHAnsi"/>
          <w:lang w:val="en-US"/>
        </w:rPr>
      </w:pPr>
    </w:p>
    <w:p w14:paraId="54809D77" w14:textId="7A8FDCA2" w:rsidR="00E352A8" w:rsidRDefault="00E352A8" w:rsidP="008512DA">
      <w:pPr>
        <w:spacing w:line="240" w:lineRule="auto"/>
        <w:jc w:val="both"/>
        <w:rPr>
          <w:rFonts w:cstheme="minorHAnsi"/>
          <w:lang w:val="en-US"/>
        </w:rPr>
      </w:pPr>
    </w:p>
    <w:p w14:paraId="36D8390E" w14:textId="77777777" w:rsidR="00E352A8" w:rsidRPr="008512DA" w:rsidRDefault="00E352A8" w:rsidP="008512DA">
      <w:pPr>
        <w:spacing w:line="240" w:lineRule="auto"/>
        <w:jc w:val="both"/>
        <w:rPr>
          <w:lang w:val="en-US"/>
        </w:rPr>
      </w:pPr>
    </w:p>
    <w:p w14:paraId="0938EF02" w14:textId="03702741" w:rsidR="00645873" w:rsidRPr="000C143E" w:rsidRDefault="195DF729" w:rsidP="00B36451">
      <w:pPr>
        <w:pStyle w:val="Heading1"/>
        <w:spacing w:line="240" w:lineRule="auto"/>
        <w:rPr>
          <w:lang w:val="en-US"/>
        </w:rPr>
      </w:pPr>
      <w:r w:rsidRPr="195DF729">
        <w:rPr>
          <w:lang w:val="en-US"/>
        </w:rPr>
        <w:lastRenderedPageBreak/>
        <w:t>Introduction</w:t>
      </w:r>
    </w:p>
    <w:p w14:paraId="5EEBEFBE" w14:textId="36A753BF" w:rsidR="006C4EF4" w:rsidRDefault="5E74CD3E" w:rsidP="00B36451">
      <w:pPr>
        <w:spacing w:line="240" w:lineRule="auto"/>
        <w:jc w:val="both"/>
        <w:rPr>
          <w:color w:val="000000" w:themeColor="text1"/>
          <w:lang w:val="en-US"/>
        </w:rPr>
      </w:pPr>
      <w:r w:rsidRPr="5E74CD3E">
        <w:rPr>
          <w:color w:val="000000" w:themeColor="text1"/>
          <w:lang w:val="en-US"/>
        </w:rPr>
        <w:t xml:space="preserve">The response of species to climate change is determined by the collective respons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t>
      </w:r>
      <w:r w:rsidR="00A10E44">
        <w:rPr>
          <w:color w:val="000000" w:themeColor="text1"/>
          <w:lang w:val="en-US"/>
        </w:rPr>
        <w:t xml:space="preserve">can </w:t>
      </w:r>
      <w:r w:rsidRPr="5E74CD3E">
        <w:rPr>
          <w:color w:val="000000" w:themeColor="text1"/>
          <w:lang w:val="en-US"/>
        </w:rPr>
        <w:t xml:space="preserve">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variety of taxa (plants </w:t>
      </w:r>
      <w:r w:rsidR="195DF729" w:rsidRPr="5E74CD3E">
        <w:rPr>
          <w:lang w:val="en-US"/>
        </w:rPr>
        <w:fldChar w:fldCharType="begin" w:fldLock="1"/>
      </w:r>
      <w:r w:rsidR="00681AA2">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Aitken and Bemmels 2016; Mahony et al. 2020</w:t>
      </w:r>
      <w:r w:rsidR="00A10E44">
        <w:rPr>
          <w:noProof/>
          <w:lang w:val="en-US"/>
        </w:rPr>
        <w:t>)</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00A10E44">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Hoffmann et al. 2003; Barton et al. 2014</w:t>
      </w:r>
      <w:r w:rsidR="00A10E44">
        <w:rPr>
          <w:noProof/>
          <w:lang w:val="en-US"/>
        </w:rPr>
        <w:t>)</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00A10E44">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00A10E44">
        <w:rPr>
          <w:noProof/>
          <w:lang w:val="en-US"/>
        </w:rPr>
        <w:t>(</w:t>
      </w:r>
      <w:r w:rsidRPr="5E74CD3E">
        <w:rPr>
          <w:noProof/>
          <w:lang w:val="en-US"/>
        </w:rPr>
        <w:t>Kuo and Sanford 2009; Sorte et al. 2011; Yampolsky et al. 2014</w:t>
      </w:r>
      <w:r w:rsidR="00A10E44">
        <w:rPr>
          <w:noProof/>
          <w:lang w:val="en-US"/>
        </w:rPr>
        <w:t>)</w:t>
      </w:r>
      <w:r w:rsidR="195DF729" w:rsidRPr="5E74CD3E">
        <w:rPr>
          <w:i/>
          <w:iCs/>
          <w:lang w:val="en-US"/>
        </w:rPr>
        <w:fldChar w:fldCharType="end"/>
      </w:r>
      <w:r w:rsidRPr="5E74CD3E">
        <w:rPr>
          <w:lang w:val="en-US"/>
        </w:rPr>
        <w:t xml:space="preserve">, and fish </w:t>
      </w:r>
      <w:r w:rsidR="00A10E44">
        <w:rPr>
          <w:lang w:val="en-US"/>
        </w:rPr>
        <w:t>(</w:t>
      </w:r>
      <w:r w:rsidRPr="5E74CD3E">
        <w:rPr>
          <w:lang w:val="en-US"/>
        </w:rPr>
        <w:t xml:space="preserve">see review by </w:t>
      </w:r>
      <w:r w:rsidR="195DF729" w:rsidRPr="5E74CD3E">
        <w:rPr>
          <w:lang w:val="en-US"/>
        </w:rPr>
        <w:fldChar w:fldCharType="begin" w:fldLock="1"/>
      </w:r>
      <w:r w:rsidR="00A10E44">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00A10E44">
        <w:rPr>
          <w:noProof/>
          <w:lang w:val="en-US"/>
        </w:rPr>
        <w:t>)</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xml:space="preserve">. Counter-gradient variation has been recorded in several taxa (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xml:space="preserve">, and fish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479BA4F0" w:rsidR="00BB4104" w:rsidRDefault="5E74CD3E" w:rsidP="00B36451">
      <w:pPr>
        <w:spacing w:line="240" w:lineRule="auto"/>
        <w:jc w:val="both"/>
        <w:rPr>
          <w:color w:val="000000" w:themeColor="text1"/>
          <w:lang w:val="en-US"/>
        </w:rPr>
      </w:pPr>
      <w:r w:rsidRPr="5E74CD3E">
        <w:rPr>
          <w:color w:val="000000" w:themeColor="text1"/>
          <w:lang w:val="en-US"/>
        </w:rPr>
        <w:t>Population responses to warming temperatures will depend on</w:t>
      </w:r>
      <w:r w:rsidR="00A10E44">
        <w:rPr>
          <w:color w:val="000000" w:themeColor="text1"/>
          <w:lang w:val="en-US"/>
        </w:rPr>
        <w:t xml:space="preserve"> their</w:t>
      </w:r>
      <w:r w:rsidRPr="5E74CD3E">
        <w:rPr>
          <w:color w:val="000000" w:themeColor="text1"/>
          <w:lang w:val="en-US"/>
        </w:rPr>
        <w:t xml:space="preserve"> occupied thermal niche. Low-latitude environments characterized by stable temperatures near physiological maximums favor specialized (narrow) thermal niche breadths that primarily evolve</w:t>
      </w:r>
      <w:r w:rsidR="00A10E44">
        <w:rPr>
          <w:color w:val="000000" w:themeColor="text1"/>
          <w:lang w:val="en-US"/>
        </w:rPr>
        <w:t>d</w:t>
      </w:r>
      <w:r w:rsidRPr="5E74CD3E">
        <w:rPr>
          <w:color w:val="000000" w:themeColor="text1"/>
          <w:lang w:val="en-US"/>
        </w:rPr>
        <w:t xml:space="preserve"> through genetic adaptation (i.e., selection for particular phenotypes) rather than plasticity – Climate Variability Hypothesis</w:t>
      </w:r>
      <w:r w:rsidR="00002D21">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681AA2">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NAS","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however, heat-tolerant phenotypes present in low-latitude populations may be unattainable with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r w:rsidRPr="5E74CD3E">
        <w:rPr>
          <w:color w:val="000000" w:themeColor="text1"/>
          <w:lang w:val="en-US"/>
        </w:rPr>
        <w:t xml:space="preserve"> pop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A781608" w:rsidR="004F674C" w:rsidRDefault="5E74CD3E" w:rsidP="195DF729">
      <w:pPr>
        <w:spacing w:line="240" w:lineRule="auto"/>
        <w:jc w:val="both"/>
        <w:rPr>
          <w:color w:val="000000" w:themeColor="text1"/>
          <w:lang w:val="en-US"/>
        </w:rPr>
      </w:pPr>
      <w:r w:rsidRPr="5E74CD3E">
        <w:rPr>
          <w:color w:val="000000" w:themeColor="text1"/>
          <w:lang w:val="en-US"/>
        </w:rPr>
        <w:t xml:space="preserve">Intraspecific-variation in thermal performance 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681AA2">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Linnaeus , 1758)","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Aitken and Whitlock 2013; Aitken and Bemmels 2016; Liepe et al. 2016; Bazzicalupo et al. 2023)</w:t>
      </w:r>
      <w:r w:rsidR="0091633B" w:rsidRPr="5E74CD3E">
        <w:rPr>
          <w:color w:val="000000" w:themeColor="text1"/>
          <w:lang w:val="en-US"/>
        </w:rPr>
        <w:fldChar w:fldCharType="end"/>
      </w:r>
      <w:r w:rsidR="00464418">
        <w:rPr>
          <w:color w:val="000000" w:themeColor="text1"/>
          <w:lang w:val="en-US"/>
        </w:rPr>
        <w:t xml:space="preserve">. </w:t>
      </w:r>
      <w:r w:rsidR="00A10E44">
        <w:rPr>
          <w:color w:val="000000" w:themeColor="text1"/>
          <w:lang w:val="en-US"/>
        </w:rPr>
        <w:t>Although, m</w:t>
      </w:r>
      <w:r w:rsidRPr="5E74CD3E">
        <w:rPr>
          <w:color w:val="000000" w:themeColor="text1"/>
          <w:lang w:val="en-US"/>
        </w:rPr>
        <w:t xml:space="preserve">arine systems </w:t>
      </w:r>
      <w:r w:rsidR="00A10E44">
        <w:rPr>
          <w:color w:val="000000" w:themeColor="text1"/>
          <w:lang w:val="en-US"/>
        </w:rPr>
        <w:t xml:space="preserve">hereinto </w:t>
      </w:r>
      <w:r w:rsidRPr="5E74CD3E">
        <w:rPr>
          <w:color w:val="000000" w:themeColor="text1"/>
          <w:lang w:val="en-US"/>
        </w:rPr>
        <w:t xml:space="preserve">have been viewed as demographically </w:t>
      </w:r>
      <w:r w:rsidR="00A10E44">
        <w:rPr>
          <w:color w:val="000000" w:themeColor="text1"/>
          <w:lang w:val="en-US"/>
        </w:rPr>
        <w:t>well-connected</w:t>
      </w:r>
      <w:r w:rsidRPr="5E74CD3E">
        <w:rPr>
          <w:color w:val="000000" w:themeColor="text1"/>
          <w:lang w:val="en-US"/>
        </w:rPr>
        <w:t xml:space="preserve"> networks </w:t>
      </w:r>
      <w:r w:rsidR="00A10E44">
        <w:rPr>
          <w:color w:val="000000" w:themeColor="text1"/>
          <w:lang w:val="en-US"/>
        </w:rPr>
        <w:t>where local adaptation would be overwhelmed by gene flow</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r w:rsidR="0091633B" w:rsidRPr="5E74CD3E">
        <w:rPr>
          <w:color w:val="000000" w:themeColor="text1"/>
          <w:lang w:val="en-US"/>
        </w:rPr>
        <w:fldChar w:fldCharType="end"/>
      </w:r>
      <w:r w:rsidRPr="5E74CD3E">
        <w:rPr>
          <w:color w:val="000000" w:themeColor="text1"/>
          <w:lang w:val="en-US"/>
        </w:rPr>
        <w:t xml:space="preserve">. Evidence of local adaptation between distinct populations has been demonstrated among 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 xml:space="preserve">(van Oppen </w:t>
      </w:r>
      <w:r w:rsidRPr="5E74CD3E">
        <w:rPr>
          <w:noProof/>
          <w:lang w:val="en-US"/>
        </w:rPr>
        <w:lastRenderedPageBreak/>
        <w:t>et al.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r w:rsidRPr="5E74CD3E">
        <w:rPr>
          <w:lang w:val="en-US"/>
        </w:rPr>
        <w:t xml:space="preserve">, </w:t>
      </w:r>
      <w:r w:rsidRPr="5E74CD3E">
        <w:rPr>
          <w:color w:val="000000" w:themeColor="text1"/>
          <w:lang w:val="en-US"/>
        </w:rPr>
        <w:t xml:space="preserve">few studies broach the topic among marine fish. </w:t>
      </w:r>
    </w:p>
    <w:p w14:paraId="00DD9B26" w14:textId="4A8CE181" w:rsidR="00243EAC" w:rsidRDefault="5E74CD3E" w:rsidP="00814A50">
      <w:pPr>
        <w:spacing w:line="240" w:lineRule="auto"/>
        <w:jc w:val="both"/>
        <w:rPr>
          <w:color w:val="000000" w:themeColor="text1"/>
          <w:lang w:val="en-US"/>
        </w:rPr>
      </w:pPr>
      <w:r w:rsidRPr="5E74CD3E">
        <w:rPr>
          <w:color w:val="000000" w:themeColor="text1"/>
          <w:lang w:val="en-US"/>
        </w:rPr>
        <w:t>Thermal intraspecific variation in marine fishes var</w:t>
      </w:r>
      <w:r w:rsidR="00A10E44">
        <w:rPr>
          <w:color w:val="000000" w:themeColor="text1"/>
          <w:lang w:val="en-US"/>
        </w:rPr>
        <w:t>ies</w:t>
      </w:r>
      <w:r w:rsidRPr="5E74CD3E">
        <w:rPr>
          <w:color w:val="000000" w:themeColor="text1"/>
          <w:lang w:val="en-US"/>
        </w:rPr>
        <w:t xml:space="preserve">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proofErr w:type="spellStart"/>
      <w:r w:rsidRPr="5E74CD3E">
        <w:rPr>
          <w:i/>
          <w:iCs/>
          <w:color w:val="000000" w:themeColor="text1"/>
          <w:lang w:val="en-US"/>
        </w:rPr>
        <w:t>Acanthochromis</w:t>
      </w:r>
      <w:proofErr w:type="spellEnd"/>
      <w:r w:rsidRPr="5E74CD3E">
        <w:rPr>
          <w:i/>
          <w:iCs/>
          <w:color w:val="000000" w:themeColor="text1"/>
          <w:lang w:val="en-US"/>
        </w:rPr>
        <w:t xml:space="preserve">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i.e., intraspecific variation)</w:t>
      </w:r>
      <w:r w:rsidRPr="5E74CD3E">
        <w:rPr>
          <w:color w:val="000000" w:themeColor="text1"/>
          <w:lang w:val="en-US"/>
        </w:rPr>
        <w:t xml:space="preserve">. </w:t>
      </w:r>
    </w:p>
    <w:p w14:paraId="5397D5DE" w14:textId="0FBB48E6" w:rsidR="00556867" w:rsidRDefault="5E74CD3E" w:rsidP="5E74CD3E">
      <w:pPr>
        <w:spacing w:line="240" w:lineRule="auto"/>
        <w:jc w:val="both"/>
        <w:rPr>
          <w:color w:val="000000" w:themeColor="text1"/>
          <w:lang w:val="en-US"/>
        </w:rPr>
      </w:pPr>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00A10E44">
        <w:rPr>
          <w:i/>
          <w:iCs/>
          <w:color w:val="000000" w:themeColor="text1"/>
          <w:lang w:val="en-US"/>
        </w:rPr>
        <w:t>polyacanthus</w:t>
      </w:r>
      <w:r w:rsidRPr="5E74CD3E">
        <w:rPr>
          <w:color w:val="000000" w:themeColor="text1"/>
          <w:lang w:val="en-US"/>
        </w:rPr>
        <w:t>, is evident; however, existing physiological studies provide</w:t>
      </w:r>
      <w:r w:rsidR="00DA20FE">
        <w:rPr>
          <w:color w:val="000000" w:themeColor="text1"/>
          <w:lang w:val="en-US"/>
        </w:rPr>
        <w:t>s</w:t>
      </w:r>
      <w:r w:rsidRPr="5E74CD3E">
        <w:rPr>
          <w:color w:val="000000" w:themeColor="text1"/>
          <w:lang w:val="en-US"/>
        </w:rPr>
        <w:t xml:space="preserve"> a coarse understanding.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9B3485">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w:t>
      </w:r>
      <w:r w:rsidR="00C24D62">
        <w:rPr>
          <w:color w:val="000000" w:themeColor="text1"/>
          <w:lang w:val="en-US"/>
        </w:rPr>
        <w:t>from</w:t>
      </w:r>
      <w:r w:rsidR="007A3BF1">
        <w:rPr>
          <w:color w:val="000000" w:themeColor="text1"/>
          <w:lang w:val="en-US"/>
        </w:rPr>
        <w:t xml:space="preserve"> surrounding reefs </w:t>
      </w:r>
      <w:r w:rsidR="009B3485">
        <w:rPr>
          <w:color w:val="000000" w:themeColor="text1"/>
          <w:lang w:val="en-US"/>
        </w:rPr>
        <w:fldChar w:fldCharType="begin" w:fldLock="1"/>
      </w:r>
      <w:r w:rsidR="00E269C3">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E269C3">
        <w:rPr>
          <w:rFonts w:ascii="Cambria Math" w:hAnsi="Cambria Math" w:cs="Cambria Math"/>
          <w:color w:val="000000" w:themeColor="text1"/>
          <w:lang w:val="en-US"/>
        </w:rPr>
        <w:instrText>∼</w:instrText>
      </w:r>
      <w:r w:rsidR="00E269C3">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9B3485" w:rsidRPr="009B3485">
        <w:rPr>
          <w:noProof/>
          <w:color w:val="000000" w:themeColor="text1"/>
          <w:lang w:val="en-US"/>
        </w:rPr>
        <w:t>(Miller-Sims et al. 2008)</w:t>
      </w:r>
      <w:r w:rsidR="009B3485">
        <w:rPr>
          <w:color w:val="000000" w:themeColor="text1"/>
          <w:lang w:val="en-US"/>
        </w:rPr>
        <w:fldChar w:fldCharType="end"/>
      </w:r>
      <w:r w:rsidR="009A1257">
        <w:rPr>
          <w:color w:val="000000" w:themeColor="text1"/>
          <w:lang w:val="en-US"/>
        </w:rPr>
        <w:t xml:space="preserve"> </w:t>
      </w:r>
      <w:r w:rsidRPr="5E74CD3E">
        <w:rPr>
          <w:color w:val="000000" w:themeColor="text1"/>
          <w:lang w:val="en-US"/>
        </w:rPr>
        <w:t xml:space="preserv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w:t>
      </w:r>
      <w:r w:rsidR="00C24D62">
        <w:rPr>
          <w:color w:val="000000" w:themeColor="text1"/>
          <w:lang w:val="en-US"/>
        </w:rPr>
        <w:t>fine</w:t>
      </w:r>
      <w:r w:rsidRPr="5E74CD3E">
        <w:rPr>
          <w:color w:val="000000" w:themeColor="text1"/>
          <w:lang w:val="en-US"/>
        </w:rPr>
        <w:t xml:space="preserv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w:t>
      </w:r>
      <w:r w:rsidR="00C24D62">
        <w:rPr>
          <w:color w:val="000000" w:themeColor="text1"/>
          <w:lang w:val="en-US"/>
        </w:rPr>
        <w:t xml:space="preserve">reat </w:t>
      </w:r>
      <w:r w:rsidRPr="5E74CD3E">
        <w:rPr>
          <w:color w:val="000000" w:themeColor="text1"/>
          <w:lang w:val="en-US"/>
        </w:rPr>
        <w:t>B</w:t>
      </w:r>
      <w:r w:rsidR="00C24D62">
        <w:rPr>
          <w:color w:val="000000" w:themeColor="text1"/>
          <w:lang w:val="en-US"/>
        </w:rPr>
        <w:t xml:space="preserve">arrier </w:t>
      </w:r>
      <w:r w:rsidRPr="5E74CD3E">
        <w:rPr>
          <w:color w:val="000000" w:themeColor="text1"/>
          <w:lang w:val="en-US"/>
        </w:rPr>
        <w:t>R</w:t>
      </w:r>
      <w:r w:rsidR="00C24D62">
        <w:rPr>
          <w:color w:val="000000" w:themeColor="text1"/>
          <w:lang w:val="en-US"/>
        </w:rPr>
        <w:t>eef</w:t>
      </w:r>
      <w:r w:rsidRPr="5E74CD3E">
        <w:rPr>
          <w:color w:val="000000" w:themeColor="text1"/>
          <w:lang w:val="en-US"/>
        </w:rPr>
        <w:t>,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A525F8">
        <w:rPr>
          <w:color w:val="000000" w:themeColor="text1"/>
          <w:lang w:val="en-US"/>
        </w:rPr>
        <w:t xml:space="preserve"> </w:t>
      </w:r>
      <w:r w:rsidR="00E5337B" w:rsidRPr="5E74CD3E">
        <w:rPr>
          <w:color w:val="000000" w:themeColor="text1"/>
          <w:lang w:val="en-US"/>
        </w:rPr>
        <w:fldChar w:fldCharType="begin" w:fldLock="1"/>
      </w:r>
      <w:r w:rsidR="00A1664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E5337B" w:rsidRPr="00E269C3">
        <w:rPr>
          <w:noProof/>
          <w:color w:val="000000" w:themeColor="text1"/>
          <w:lang w:val="en-US"/>
        </w:rPr>
        <w:t>(Gardiner et al. 2010; Donelson and Munday 2012)</w:t>
      </w:r>
      <w:r w:rsidR="00E5337B" w:rsidRPr="5E74CD3E">
        <w:rPr>
          <w:color w:val="000000" w:themeColor="text1"/>
          <w:lang w:val="en-US"/>
        </w:rPr>
        <w:fldChar w:fldCharType="end"/>
      </w:r>
      <w:r w:rsidRPr="5E74CD3E">
        <w:rPr>
          <w:color w:val="000000" w:themeColor="text1"/>
          <w:lang w:val="en-US"/>
        </w:rPr>
        <w:t xml:space="preserve">. </w:t>
      </w:r>
      <w:r w:rsidR="00F70C53" w:rsidRPr="00A525F8">
        <w:rPr>
          <w:color w:val="000000" w:themeColor="text1"/>
          <w:highlight w:val="yellow"/>
          <w:lang w:val="en-US"/>
        </w:rPr>
        <w:t>However</w:t>
      </w:r>
      <w:r w:rsidRPr="00A525F8">
        <w:rPr>
          <w:color w:val="000000" w:themeColor="text1"/>
          <w:highlight w:val="yellow"/>
          <w:lang w:val="en-US"/>
        </w:rPr>
        <w:t>,</w:t>
      </w:r>
      <w:r w:rsidR="00F70C53" w:rsidRPr="00A525F8">
        <w:rPr>
          <w:color w:val="000000" w:themeColor="text1"/>
          <w:highlight w:val="yellow"/>
          <w:lang w:val="en-US"/>
        </w:rPr>
        <w:t xml:space="preserve"> considering </w:t>
      </w:r>
      <w:r w:rsidR="00CA4FD6" w:rsidRPr="00A525F8">
        <w:rPr>
          <w:color w:val="000000" w:themeColor="text1"/>
          <w:highlight w:val="yellow"/>
          <w:lang w:val="en-US"/>
        </w:rPr>
        <w:t>previously demonstrated</w:t>
      </w:r>
      <w:r w:rsidR="000D129F" w:rsidRPr="00A525F8">
        <w:rPr>
          <w:color w:val="000000" w:themeColor="text1"/>
          <w:highlight w:val="yellow"/>
          <w:lang w:val="en-US"/>
        </w:rPr>
        <w:t xml:space="preserve"> genetic differentiation</w:t>
      </w:r>
      <w:r w:rsidR="00C838A4" w:rsidRPr="00A525F8">
        <w:rPr>
          <w:color w:val="000000" w:themeColor="text1"/>
          <w:highlight w:val="yellow"/>
          <w:lang w:val="en-US"/>
        </w:rPr>
        <w:t xml:space="preserve">, </w:t>
      </w:r>
      <w:r w:rsidR="000D129F" w:rsidRPr="00A525F8">
        <w:rPr>
          <w:color w:val="000000" w:themeColor="text1"/>
          <w:highlight w:val="yellow"/>
          <w:lang w:val="en-US"/>
        </w:rPr>
        <w:t>lack</w:t>
      </w:r>
      <w:r w:rsidR="00C838A4" w:rsidRPr="00A525F8">
        <w:rPr>
          <w:color w:val="000000" w:themeColor="text1"/>
          <w:highlight w:val="yellow"/>
          <w:lang w:val="en-US"/>
        </w:rPr>
        <w:t xml:space="preserve"> of variability in </w:t>
      </w:r>
      <w:r w:rsidR="00CA4FD6" w:rsidRPr="00A525F8">
        <w:rPr>
          <w:color w:val="000000" w:themeColor="text1"/>
          <w:highlight w:val="yellow"/>
          <w:lang w:val="en-US"/>
        </w:rPr>
        <w:t>studied</w:t>
      </w:r>
      <w:r w:rsidR="00C838A4" w:rsidRPr="00A525F8">
        <w:rPr>
          <w:color w:val="000000" w:themeColor="text1"/>
          <w:highlight w:val="yellow"/>
          <w:lang w:val="en-US"/>
        </w:rPr>
        <w:t xml:space="preserve"> population</w:t>
      </w:r>
      <w:r w:rsidR="00CA4FD6" w:rsidRPr="00A525F8">
        <w:rPr>
          <w:color w:val="000000" w:themeColor="text1"/>
          <w:highlight w:val="yellow"/>
          <w:lang w:val="en-US"/>
        </w:rPr>
        <w:t>s</w:t>
      </w:r>
      <w:r w:rsidR="00C838A4" w:rsidRPr="00A525F8">
        <w:rPr>
          <w:color w:val="000000" w:themeColor="text1"/>
          <w:highlight w:val="yellow"/>
          <w:lang w:val="en-US"/>
        </w:rPr>
        <w:t>, and the unique nature of</w:t>
      </w:r>
      <w:r w:rsidR="00620C48" w:rsidRPr="00A525F8">
        <w:rPr>
          <w:color w:val="000000" w:themeColor="text1"/>
          <w:highlight w:val="yellow"/>
          <w:lang w:val="en-US"/>
        </w:rPr>
        <w:t xml:space="preserve"> the previously tested high-latitude population (i.e., lagoonal),</w:t>
      </w:r>
      <w:r w:rsidRPr="00A525F8">
        <w:rPr>
          <w:color w:val="000000" w:themeColor="text1"/>
          <w:highlight w:val="yellow"/>
          <w:lang w:val="en-US"/>
        </w:rPr>
        <w:t xml:space="preserve"> co-gradient variation </w:t>
      </w:r>
      <w:r w:rsidR="00620C48" w:rsidRPr="00A525F8">
        <w:rPr>
          <w:color w:val="000000" w:themeColor="text1"/>
          <w:highlight w:val="yellow"/>
          <w:lang w:val="en-US"/>
        </w:rPr>
        <w:t>remains a</w:t>
      </w:r>
      <w:r w:rsidR="00D23F39" w:rsidRPr="00A525F8">
        <w:rPr>
          <w:color w:val="000000" w:themeColor="text1"/>
          <w:highlight w:val="yellow"/>
          <w:lang w:val="en-US"/>
        </w:rPr>
        <w:t xml:space="preserve"> valid alternative hypothesis</w:t>
      </w:r>
      <w:r w:rsidRPr="00A525F8">
        <w:rPr>
          <w:color w:val="000000" w:themeColor="text1"/>
          <w:highlight w:val="yellow"/>
          <w:lang w:val="en-US"/>
        </w:rPr>
        <w:t>.</w:t>
      </w:r>
      <w:r w:rsidRPr="5E74CD3E">
        <w:rPr>
          <w:color w:val="000000" w:themeColor="text1"/>
          <w:lang w:val="en-US"/>
        </w:rPr>
        <w:t xml:space="preserve"> </w:t>
      </w:r>
    </w:p>
    <w:p w14:paraId="66A87D42" w14:textId="16A2C998" w:rsidR="00194015" w:rsidRDefault="00C4067B" w:rsidP="00B36451">
      <w:pPr>
        <w:pStyle w:val="Heading1"/>
        <w:spacing w:line="240" w:lineRule="auto"/>
        <w:rPr>
          <w:lang w:val="en-US"/>
        </w:rPr>
      </w:pPr>
      <w:r>
        <w:rPr>
          <w:lang w:val="en-US"/>
        </w:rPr>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7AF5A05A" w:rsidR="00022C55" w:rsidRDefault="00FD02A8" w:rsidP="3E619783">
      <w:pPr>
        <w:spacing w:line="240" w:lineRule="auto"/>
        <w:jc w:val="both"/>
        <w:rPr>
          <w:lang w:val="en-US"/>
        </w:rPr>
      </w:pPr>
      <w:r w:rsidRPr="003E2F8B">
        <w:t>The</w:t>
      </w:r>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681AA2">
        <w:rPr>
          <w:lang w:val="en-US"/>
        </w:rPr>
        <w:instrText>ADDIN CSL_CITATION {"citationItems":[{"id":"ITEM-1","itemData":{"author":[{"dropping-particle":"","family":"Allen","given":"G.R.","non-dropping-particle":"","parse-names":false,"suffix":""}],"id":"ITEM-1","issued":{"date-parts":[["1991"]]},"publisher":"Mergus Publishers","publisher-place":"Melle, German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w:t>
      </w:r>
      <w:r w:rsidR="00C24D62">
        <w:rPr>
          <w:lang w:val="en-US"/>
        </w:rPr>
        <w:t>hypothesized</w:t>
      </w:r>
      <w:r w:rsidR="007D0856">
        <w:rPr>
          <w:lang w:val="en-US"/>
        </w:rPr>
        <w:t xml:space="preserve">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w:t>
      </w:r>
      <w:r w:rsidR="00C24D62">
        <w:rPr>
          <w:lang w:val="en-US"/>
        </w:rPr>
        <w:t xml:space="preserve"> the </w:t>
      </w:r>
      <w:r w:rsidR="00891CCC">
        <w:rPr>
          <w:lang w:val="en-US"/>
        </w:rPr>
        <w:t>Pleistocene (</w:t>
      </w:r>
      <w:r w:rsidR="004B5757">
        <w:rPr>
          <w:lang w:val="en-US"/>
        </w:rPr>
        <w:t>2.6 Ma- 11.7 ka</w:t>
      </w:r>
      <w:r w:rsidR="00891CCC">
        <w:rPr>
          <w:lang w:val="en-US"/>
        </w:rPr>
        <w:t>)</w:t>
      </w:r>
      <w:r w:rsidR="006662DC">
        <w:rPr>
          <w:lang w:val="en-US"/>
        </w:rPr>
        <w:t xml:space="preserve">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 xml:space="preserve">as water levels </w:t>
      </w:r>
      <w:r w:rsidR="00C24D62">
        <w:rPr>
          <w:lang w:val="en-US"/>
        </w:rPr>
        <w:t>reached</w:t>
      </w:r>
      <w:r w:rsidR="00FB7F13">
        <w:rPr>
          <w:lang w:val="en-US"/>
        </w:rPr>
        <w:t xml:space="preserve"> present-day </w:t>
      </w:r>
      <w:r w:rsidR="00C24D62">
        <w:rPr>
          <w:lang w:val="en-US"/>
        </w:rPr>
        <w:t>condition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r w:rsidR="00A525F8" w:rsidRPr="3E619783">
        <w:rPr>
          <w:lang w:val="en-US"/>
        </w:rPr>
        <w:t>pelagic</w:t>
      </w:r>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C24D62">
        <w:rPr>
          <w:lang w:val="en-US"/>
        </w:rPr>
        <w:t>L</w:t>
      </w:r>
      <w:r w:rsidR="3E619783" w:rsidRPr="3E619783">
        <w:rPr>
          <w:lang w:val="en-US"/>
        </w:rPr>
        <w:t>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3E619783" w:rsidRPr="3E619783">
        <w:rPr>
          <w:lang w:val="en-US"/>
        </w:rPr>
        <w:t xml:space="preserve"> </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t>Sampling</w:t>
      </w:r>
      <w:r w:rsidR="001B3AFA">
        <w:rPr>
          <w:lang w:val="en-US"/>
        </w:rPr>
        <w:t xml:space="preserve"> </w:t>
      </w:r>
      <w:r w:rsidR="00236820">
        <w:rPr>
          <w:lang w:val="en-US"/>
        </w:rPr>
        <w:t xml:space="preserve"> </w:t>
      </w:r>
    </w:p>
    <w:p w14:paraId="06202D85" w14:textId="4EBDC761" w:rsidR="00585AD1" w:rsidRPr="00ED776A"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24D62">
        <w:rPr>
          <w:lang w:val="en-US"/>
        </w:rPr>
        <w:t xml:space="preserve">; </w:t>
      </w:r>
      <w:r w:rsidR="00C24D62">
        <w:rPr>
          <w:i/>
          <w:iCs/>
          <w:lang w:val="en-US"/>
        </w:rPr>
        <w:t>n =8</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xml:space="preserve">, </w:t>
      </w:r>
      <w:r w:rsidR="0020483F">
        <w:rPr>
          <w:lang w:val="en-US"/>
        </w:rPr>
        <w:lastRenderedPageBreak/>
        <w:t>145.990</w:t>
      </w:r>
      <w:r w:rsidR="00A37B7F" w:rsidRPr="3E619783">
        <w:rPr>
          <w:lang w:val="en-US"/>
        </w:rPr>
        <w:t>°</w:t>
      </w:r>
      <w:r w:rsidR="00C24D62">
        <w:rPr>
          <w:lang w:val="en-US"/>
        </w:rPr>
        <w:t xml:space="preserve">; </w:t>
      </w:r>
      <w:r w:rsidR="00C24D62">
        <w:rPr>
          <w:i/>
          <w:iCs/>
          <w:lang w:val="en-US"/>
        </w:rPr>
        <w:t>n =10</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C24D62">
        <w:rPr>
          <w:lang w:val="en-US"/>
        </w:rPr>
        <w:t xml:space="preserve">; </w:t>
      </w:r>
      <w:r w:rsidR="00C24D62">
        <w:rPr>
          <w:i/>
          <w:iCs/>
          <w:lang w:val="en-US"/>
        </w:rPr>
        <w:t>n =11</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C24D62">
        <w:rPr>
          <w:lang w:val="en-US"/>
        </w:rPr>
        <w:t xml:space="preserve">; </w:t>
      </w:r>
      <w:r w:rsidR="00C24D62">
        <w:rPr>
          <w:i/>
          <w:iCs/>
          <w:lang w:val="en-US"/>
        </w:rPr>
        <w:t>n =10</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C24D62">
        <w:rPr>
          <w:lang w:val="en-US"/>
        </w:rPr>
        <w:t xml:space="preserve">; </w:t>
      </w:r>
      <w:r w:rsidR="00C24D62">
        <w:rPr>
          <w:i/>
          <w:iCs/>
          <w:lang w:val="en-US"/>
        </w:rPr>
        <w:t>n =6</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w:t>
      </w:r>
      <w:r w:rsidR="00C24D62">
        <w:rPr>
          <w:lang w:val="en-US"/>
        </w:rPr>
        <w:t xml:space="preserve"> </w:t>
      </w:r>
      <w:r w:rsidR="00C24D62">
        <w:rPr>
          <w:i/>
          <w:iCs/>
          <w:lang w:val="en-US"/>
        </w:rPr>
        <w:t>n =10;</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r w:rsidR="00585AD1">
        <w:rPr>
          <w:lang w:val="en-US"/>
        </w:rPr>
        <w:t xml:space="preserve">In total </w:t>
      </w:r>
      <w:r w:rsidR="00567087">
        <w:rPr>
          <w:lang w:val="en-US"/>
        </w:rPr>
        <w:t>55</w:t>
      </w:r>
      <w:r w:rsidR="00746BB7">
        <w:rPr>
          <w:lang w:val="en-US"/>
        </w:rPr>
        <w:t xml:space="preserve"> </w:t>
      </w:r>
      <w:r w:rsidR="00585AD1">
        <w:rPr>
          <w:lang w:val="en-US"/>
        </w:rPr>
        <w:t>fish were sampled over the duration of the experiment (</w:t>
      </w:r>
      <w:r w:rsidR="00585AD1">
        <w:rPr>
          <w:b/>
          <w:bCs/>
          <w:lang w:val="en-US"/>
        </w:rPr>
        <w:t>S</w:t>
      </w:r>
      <w:r w:rsidR="00D9419C">
        <w:rPr>
          <w:b/>
          <w:bCs/>
          <w:lang w:val="en-US"/>
        </w:rPr>
        <w:t xml:space="preserve">upplemental table </w:t>
      </w:r>
      <w:r w:rsidR="00585AD1">
        <w:rPr>
          <w:b/>
          <w:bCs/>
          <w:lang w:val="en-US"/>
        </w:rPr>
        <w:t>1</w:t>
      </w:r>
      <w:r w:rsidR="00585AD1">
        <w:rPr>
          <w:lang w:val="en-US"/>
        </w:rPr>
        <w:t>).</w:t>
      </w:r>
      <w:r w:rsidR="00C24D62">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r w:rsidR="00F73C6F" w:rsidRPr="3E619783">
        <w:rPr>
          <w:lang w:val="en-US"/>
        </w:rPr>
        <w:t>min</w:t>
      </w:r>
      <w:r w:rsidR="3E619783" w:rsidRPr="00F2289B">
        <w:rPr>
          <w:vertAlign w:val="superscript"/>
          <w:lang w:val="en-US"/>
        </w:rPr>
        <w:t>-1</w:t>
      </w:r>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collect</w:t>
      </w:r>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735EEF95"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s temperature data</w:t>
      </w:r>
      <w:r w:rsidR="00EA5A26">
        <w:rPr>
          <w:lang w:val="en-US"/>
        </w:rPr>
        <w:t xml:space="preserve"> was</w:t>
      </w:r>
      <w:r w:rsidRPr="5E74CD3E">
        <w:rPr>
          <w:lang w:val="en-US"/>
        </w:rPr>
        <w:t xml:space="preserve">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emperature Logger data series</w:t>
      </w:r>
      <w:r w:rsidR="00EA5A26">
        <w:rPr>
          <w:lang w:val="en-US"/>
        </w:rPr>
        <w:t xml:space="preserve">. Temperature data was collected from loggers at </w:t>
      </w:r>
      <w:r w:rsidRPr="5E74CD3E">
        <w:rPr>
          <w:lang w:val="en-US"/>
        </w:rPr>
        <w:t>depth</w:t>
      </w:r>
      <w:r w:rsidR="00EA5A26">
        <w:rPr>
          <w:lang w:val="en-US"/>
        </w:rPr>
        <w:t>s of</w:t>
      </w:r>
      <w:r w:rsidRPr="5E74CD3E">
        <w:rPr>
          <w:lang w:val="en-US"/>
        </w:rPr>
        <w:t xml:space="preserve"> </w:t>
      </w:r>
      <w:r w:rsidR="00F55184">
        <w:rPr>
          <w:lang w:val="en-US"/>
        </w:rPr>
        <w:t>7</w:t>
      </w:r>
      <w:r w:rsidRPr="5E74CD3E">
        <w:rPr>
          <w:lang w:val="en-US"/>
        </w:rPr>
        <w:t>-15m, for a subset of reefs (</w:t>
      </w:r>
      <w:r w:rsidRPr="5E74CD3E">
        <w:rPr>
          <w:b/>
          <w:bCs/>
          <w:lang w:val="en-US"/>
        </w:rPr>
        <w:t>Supplemental table 2</w:t>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r w:rsidRPr="5E74CD3E">
        <w:rPr>
          <w:b/>
          <w:bCs/>
          <w:lang w:val="en-US"/>
        </w:rPr>
        <w:t>Supplemental figure 1</w:t>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954987">
        <w:rPr>
          <w:color w:val="000000" w:themeColor="text1"/>
          <w:lang w:val="en-US"/>
        </w:rPr>
        <w:instrText>ADDIN CSL_CITATION {"citationItems":[{"id":"ITEM-1","itemData":{"DOI":"10.1017/9781009157896.001.3","ISBN":"9781009157896","author":[{"dropping-particle":"","family":"IPCC","given":"","non-dropping-particle":"","parse-names":false,"suffix":""}],"container-title":"Climate Change 2021: The Physical Science Basis. Contribution of Working Group I to the Sixth Assessment Report of the Intergovernmental Panel on Climate Change","editor":[{"dropping-particle":"","family":"Masson-Delmotte","given":"V","non-dropping-particle":"","parse-names":false,"suffix":""},{"dropping-particle":"","family":"Zhai","given":"P","non-dropping-particle":"","parse-names":false,"suffix":""},{"dropping-particle":"","family":"Pirani","given":"A","non-dropping-particle":"","parse-names":false,"suffix":""},{"dropping-particle":"","family":"Connors","given":"SL","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B.R","non-dropping-particle":"","parse-names":false,"suffix":""},{"dropping-particle":"","family":"Maycock","given":"T.K","non-dropping-particle":"","parse-names":false,"suffix":""},{"dropping-particle":"","family":"Waterfield","given":"T","non-dropping-particle":"","parse-names":false,"suffix":""},{"dropping-particle":"","family":"Yelekci","given":"O","non-dropping-particle":"","parse-names":false,"suffix":""},{"dropping-particle":"","family":"Yu","given":"R","non-dropping-particle":"","parse-names":false,"suffix":""},{"dropping-particle":"","family":"Zhou","given":"B","non-dropping-particle":"","parse-names":false,"suffix":""}],"id":"ITEM-1","issued":{"date-parts":[["2021"]]},"page":"3-32","publisher":"Cambridge University Press, Cambridge, UK and New York, NY, USA","title":"Summary for Policymakers","type":"chapter"},"uris":["http://www.mendeley.com/documents/?uuid=560a8d66-0a4d-425a-92f6-53fcae22697e"]}],"mendeley":{"formattedCitation":"(IPCC 2021)","manualFormatting":"Masson-Delmotte et al. 2021)","plainTextFormattedCitation":"(IPCC 2021)","previouslyFormattedCitation":"(IPCC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w:t>
      </w:r>
      <w:r w:rsidR="00EA5A26">
        <w:rPr>
          <w:lang w:val="en-US"/>
        </w:rPr>
        <w:t xml:space="preserve"> the</w:t>
      </w:r>
      <w:r w:rsidRPr="5E74CD3E">
        <w:rPr>
          <w:lang w:val="en-US"/>
        </w:rPr>
        <w:t xml:space="preserve">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r w:rsidR="009C62C6" w:rsidRPr="5E74CD3E">
        <w:rPr>
          <w:lang w:val="en-US"/>
        </w:rPr>
        <w:t>C Day</w:t>
      </w:r>
      <w:r w:rsidRPr="009C62C6">
        <w:rPr>
          <w:vertAlign w:val="superscript"/>
          <w:lang w:val="en-US"/>
        </w:rPr>
        <w:t>-1</w:t>
      </w:r>
      <w:r w:rsidRPr="5E74CD3E">
        <w:rPr>
          <w:lang w:val="en-US"/>
        </w:rPr>
        <w:t xml:space="preserve"> for three consecutive days. Fish were</w:t>
      </w:r>
      <w:r w:rsidR="00EA5A26">
        <w:rPr>
          <w:lang w:val="en-US"/>
        </w:rPr>
        <w:t xml:space="preserve"> then</w:t>
      </w:r>
      <w:r w:rsidRPr="5E74CD3E">
        <w:rPr>
          <w:lang w:val="en-US"/>
        </w:rPr>
        <w:t xml:space="preserve"> provided with an additional five days to adjust to the new temperature treatment before the next sampling period began. This process was repeated for all testing temperatures. </w:t>
      </w:r>
      <w:r w:rsidRPr="00ED0224">
        <w:rPr>
          <w:highlight w:val="yellow"/>
          <w:lang w:val="en-US"/>
        </w:rPr>
        <w:t>Final testing of XXX... Here I would also give the gaps between each testing at the same temps</w:t>
      </w:r>
      <w:r w:rsidR="002D47C7" w:rsidRPr="00ED0224">
        <w:rPr>
          <w:highlight w:val="yellow"/>
          <w:lang w:val="en-US"/>
        </w:rPr>
        <w:t xml:space="preserve"> ??</w:t>
      </w:r>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507C8F17"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EA5A26">
        <w:rPr>
          <w:lang w:val="en-US"/>
        </w:rPr>
        <w:t>)</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219D6FD7" w:rsidR="009F1282" w:rsidRPr="009F1282" w:rsidRDefault="00FB143D" w:rsidP="00B36451">
      <w:pPr>
        <w:spacing w:line="240" w:lineRule="auto"/>
        <w:jc w:val="both"/>
        <w:rPr>
          <w:lang w:val="en-US"/>
        </w:rPr>
      </w:pPr>
      <w:r>
        <w:rPr>
          <w:lang w:val="en-US"/>
        </w:rPr>
        <w:lastRenderedPageBreak/>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w:t>
      </w:r>
      <w:r w:rsidR="00EA5A26">
        <w:rPr>
          <w:lang w:val="en-US"/>
        </w:rPr>
        <w:t xml:space="preserve"> a randomly selected</w:t>
      </w:r>
      <w:r w:rsidR="009F1282">
        <w:rPr>
          <w:lang w:val="en-US"/>
        </w:rPr>
        <w:t xml:space="preserve"> respiration chamber.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EA5A26">
        <w:rPr>
          <w:lang w:val="en-US"/>
        </w:rPr>
        <w:t xml:space="preserve">fish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17600">
        <w:rPr>
          <w:rFonts w:eastAsiaTheme="minorEastAsia"/>
          <w:lang w:val="en-US"/>
        </w:rPr>
        <w:t xml:space="preserve">; </w:t>
      </w:r>
      <w:r w:rsidR="00917600">
        <w:rPr>
          <w:rFonts w:eastAsiaTheme="minorEastAsia"/>
          <w:lang w:val="en-US"/>
        </w:rPr>
        <w:fldChar w:fldCharType="begin" w:fldLock="1"/>
      </w:r>
      <w:r w:rsidR="003C7B16">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manualFormatting":"Harianto et al. 2019)","plainTextFormattedCitation":"(Harianto et al. 2019)","previouslyFormattedCitation":"(Harianto et al. 2019)"},"properties":{"noteIndex":0},"schema":"https://github.com/citation-style-language/schema/raw/master/csl-citation.json"}</w:instrText>
      </w:r>
      <w:r w:rsidR="00917600">
        <w:rPr>
          <w:rFonts w:eastAsiaTheme="minorEastAsia"/>
          <w:lang w:val="en-US"/>
        </w:rPr>
        <w:fldChar w:fldCharType="separate"/>
      </w:r>
      <w:r w:rsidR="00917600" w:rsidRPr="00917600">
        <w:rPr>
          <w:rFonts w:eastAsiaTheme="minorEastAsia"/>
          <w:noProof/>
          <w:lang w:val="en-US"/>
        </w:rPr>
        <w:t>Harianto et al. 2019)</w:t>
      </w:r>
      <w:r w:rsidR="00917600">
        <w:rPr>
          <w:rFonts w:eastAsiaTheme="minorEastAsia"/>
          <w:lang w:val="en-US"/>
        </w:rPr>
        <w:fldChar w:fldCharType="end"/>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r w:rsidR="00E46541">
        <w:rPr>
          <w:lang w:val="en-US"/>
        </w:rPr>
        <w:t>)</w:t>
      </w:r>
      <w:r w:rsidR="009F1282">
        <w:rPr>
          <w:lang w:val="en-US"/>
        </w:rPr>
        <w:t xml:space="preserve">. </w:t>
      </w:r>
    </w:p>
    <w:p w14:paraId="48BECD9C" w14:textId="0CCB2C6C"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w:t>
      </w:r>
      <w:r w:rsidR="00EA5A26">
        <w:rPr>
          <w:lang w:val="en-US"/>
        </w:rPr>
        <w:t>held</w:t>
      </w:r>
      <w:r>
        <w:rPr>
          <w:lang w:val="en-US"/>
        </w:rPr>
        <w:t xml:space="preserve">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 wait, 225 s measurement, and 180</w:t>
      </w:r>
      <w:r w:rsidR="00EA5A26">
        <w:rPr>
          <w:lang w:val="en-US"/>
        </w:rPr>
        <w:t xml:space="preserve"> s</w:t>
      </w:r>
      <w:r w:rsidR="00FF1F38">
        <w:rPr>
          <w:lang w:val="en-US"/>
        </w:rPr>
        <w:t xml:space="preserve">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w:t>
      </w:r>
      <w:r w:rsidR="001A35DB">
        <w:rPr>
          <w:rFonts w:eastAsiaTheme="minorEastAsia"/>
          <w:lang w:val="en-US"/>
        </w:rPr>
        <w:t>s</w:t>
      </w:r>
      <w:r w:rsidR="00E504B5" w:rsidRPr="5E74CD3E">
        <w:rPr>
          <w:rFonts w:eastAsiaTheme="minorEastAsia"/>
          <w:lang w:val="en-US"/>
        </w:rPr>
        <w:t xml:space="preserve">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r w:rsidR="00F60197" w:rsidRPr="5E74CD3E">
        <w:rPr>
          <w:rFonts w:eastAsiaTheme="minorEastAsia"/>
          <w:lang w:val="en-US"/>
        </w:rPr>
        <w:t>)</w:t>
      </w:r>
      <w:r w:rsidR="00F60197">
        <w:rPr>
          <w:lang w:val="en-US"/>
        </w:rPr>
        <w:t xml:space="preserve"> but</w:t>
      </w:r>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4BC6589" w:rsidR="00AA33DC" w:rsidRDefault="00B46C23" w:rsidP="00190E02">
      <w:pPr>
        <w:spacing w:line="240" w:lineRule="auto"/>
        <w:jc w:val="both"/>
        <w:rPr>
          <w:lang w:val="en-US"/>
        </w:rPr>
      </w:pPr>
      <w:r>
        <w:rPr>
          <w:lang w:val="en-US"/>
        </w:rPr>
        <w:t xml:space="preserve">To test </w:t>
      </w:r>
      <w:r w:rsidR="001A35DB">
        <w:rPr>
          <w:lang w:val="en-US"/>
        </w:rPr>
        <w:t>immunocompetence</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w:t>
      </w:r>
      <w:r w:rsidR="001A35DB">
        <w:rPr>
          <w:i/>
          <w:iCs/>
          <w:lang w:val="en-US"/>
        </w:rPr>
        <w:t>in vivo</w:t>
      </w:r>
      <w:r w:rsidR="001A35DB">
        <w:rPr>
          <w:lang w:val="en-US"/>
        </w:rPr>
        <w:t xml:space="preserve"> </w:t>
      </w:r>
      <w:r w:rsidR="00A47E71">
        <w:rPr>
          <w:lang w:val="en-US"/>
        </w:rPr>
        <w:t>(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w:t>
      </w:r>
      <w:r w:rsidR="00D321B0">
        <w:rPr>
          <w:lang w:val="en-US"/>
        </w:rPr>
        <w:t>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lastRenderedPageBreak/>
        <w:t xml:space="preserve">Hematocrit </w:t>
      </w:r>
    </w:p>
    <w:p w14:paraId="1A03AE62" w14:textId="3E73CDB7"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 a</w:t>
      </w:r>
      <w:r>
        <w:rPr>
          <w:lang w:val="en-US"/>
        </w:rPr>
        <w:t xml:space="preserve"> ruler to first measure the space of the microcapillary tube that was occupied by the total blood volume (packed red blood cells and blood plasma), followed by measuring the space occupied by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4BC8AB52"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72CB6E28" w:rsidR="00C57CB9" w:rsidRDefault="5FF9FB2C" w:rsidP="00B36451">
      <w:pPr>
        <w:spacing w:line="240" w:lineRule="auto"/>
        <w:jc w:val="both"/>
        <w:rPr>
          <w:lang w:val="en-US"/>
        </w:rPr>
      </w:pPr>
      <w:r w:rsidRPr="5FF9FB2C">
        <w:rPr>
          <w:lang w:val="en-US"/>
        </w:rPr>
        <w:t xml:space="preserve">The maximal enzyme activity method used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 </w:t>
      </w:r>
      <w:r w:rsidRPr="00C577AC">
        <w:rPr>
          <w:lang w:val="en-US"/>
        </w:rPr>
        <w:t>1:10 dilution</w:t>
      </w:r>
      <w:r w:rsidRPr="5FF9FB2C">
        <w:rPr>
          <w:lang w:val="en-US"/>
        </w:rPr>
        <w:t xml:space="preserve"> with a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Tris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Tris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60FC798B" w:rsidR="0059109E" w:rsidRPr="000D7F44" w:rsidRDefault="00000000" w:rsidP="000D7F44">
      <w:pPr>
        <w:spacing w:line="240" w:lineRule="auto"/>
        <w:jc w:val="both"/>
        <w:rPr>
          <w:lang w:val="en-US"/>
        </w:rPr>
      </w:pPr>
      <m:oMathPara>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lastRenderedPageBreak/>
        <w:t xml:space="preserve">Statistical analysis </w:t>
      </w:r>
    </w:p>
    <w:p w14:paraId="391B896F" w14:textId="6F4DA7DF" w:rsidR="00D5420F"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1A35DB">
        <w:rPr>
          <w:lang w:val="en-US"/>
        </w:rPr>
        <w:t>ocompetence</w:t>
      </w:r>
      <w:r w:rsidR="00F33C35" w:rsidRPr="004F5068">
        <w:rPr>
          <w:lang w:val="en-US"/>
        </w:rPr>
        <w:t>,</w:t>
      </w:r>
      <w:r w:rsidR="00DB16EE" w:rsidRPr="004F5068">
        <w:rPr>
          <w:lang w:val="en-US"/>
        </w:rPr>
        <w:t xml:space="preserve">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556B71">
        <w:rPr>
          <w:lang w:val="en-US"/>
        </w:rPr>
        <w:t xml:space="preserve"> (</w:t>
      </w:r>
      <w:r w:rsidR="00556B71">
        <w:rPr>
          <w:b/>
          <w:bCs/>
          <w:lang w:val="en-US"/>
        </w:rPr>
        <w:t>Supplemental table 3</w:t>
      </w:r>
      <w:r w:rsidR="00556B71">
        <w:rPr>
          <w:lang w:val="en-US"/>
        </w:rPr>
        <w:t>)</w:t>
      </w:r>
      <w:r w:rsidR="004B284A">
        <w:rPr>
          <w:lang w:val="en-US"/>
        </w:rPr>
        <w:t xml:space="preserve">. </w:t>
      </w:r>
      <w:r w:rsidR="001A35DB">
        <w:rPr>
          <w:lang w:val="en-US"/>
        </w:rPr>
        <w:t xml:space="preserve">A linear regression model was used to model hematocrit. </w:t>
      </w:r>
      <w:r w:rsidR="00F6742C">
        <w:rPr>
          <w:lang w:val="en-US"/>
        </w:rPr>
        <w:t>All</w:t>
      </w:r>
      <w:r w:rsidR="0055600E">
        <w:rPr>
          <w:lang w:val="en-US"/>
        </w:rPr>
        <w:t xml:space="preserve"> aerobic</w:t>
      </w:r>
      <w:r w:rsidR="00F6742C">
        <w:rPr>
          <w:lang w:val="en-US"/>
        </w:rPr>
        <w:t xml:space="preserve"> </w:t>
      </w:r>
      <w:r w:rsidR="001A35DB">
        <w:rPr>
          <w:lang w:val="en-US"/>
        </w:rPr>
        <w:t>physiology</w:t>
      </w:r>
      <w:r w:rsidR="00F6742C">
        <w:rPr>
          <w:lang w:val="en-US"/>
        </w:rPr>
        <w:t xml:space="preserve">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w:t>
      </w:r>
      <w:r w:rsidR="001A35DB">
        <w:rPr>
          <w:lang w:val="en-US"/>
        </w:rPr>
        <w:t>aerobic physiology,</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r w:rsidR="00053151" w:rsidRPr="00965619">
        <w:rPr>
          <w:lang w:val="en-US"/>
        </w:rPr>
        <w:t>MO</w:t>
      </w:r>
      <w:r w:rsidR="00053151" w:rsidRPr="00965619">
        <w:rPr>
          <w:vertAlign w:val="subscript"/>
          <w:lang w:val="en-US"/>
        </w:rPr>
        <w:t>2</w:t>
      </w:r>
      <w:r w:rsidR="001C2574" w:rsidRPr="00965619">
        <w:rPr>
          <w:vertAlign w:val="subscript"/>
          <w:lang w:val="en-US"/>
        </w:rPr>
        <w:t>AAS</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w:t>
      </w:r>
      <w:r w:rsidR="00FF2C5A">
        <w:rPr>
          <w:lang w:val="en-US"/>
        </w:rPr>
        <w:t>latitude</w:t>
      </w:r>
      <w:r w:rsidR="00634CC8">
        <w:rPr>
          <w:lang w:val="en-US"/>
        </w:rPr>
        <w:t xml:space="preserve">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FF2C5A">
        <w:rPr>
          <w:lang w:val="en-US"/>
        </w:rPr>
        <w:t>.</w:t>
      </w:r>
      <w:r w:rsidR="007B2BBB">
        <w:rPr>
          <w:lang w:val="en-US"/>
        </w:rPr>
        <w:t xml:space="preserve"> </w:t>
      </w:r>
      <w:r w:rsidR="00FF2C5A">
        <w:rPr>
          <w:lang w:val="en-US"/>
        </w:rPr>
        <w:t>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testing runtime.</w:t>
      </w:r>
      <w:r w:rsidR="00D5420F">
        <w:rPr>
          <w:lang w:val="en-US"/>
        </w:rPr>
        <w:t xml:space="preserve"> All oxygen consumption traits were modelled with temperature as a </w:t>
      </w:r>
      <w:r w:rsidR="00FF2C5A">
        <w:rPr>
          <w:lang w:val="en-US"/>
        </w:rPr>
        <w:t xml:space="preserve">continuous </w:t>
      </w:r>
      <w:r w:rsidR="00D5420F">
        <w:rPr>
          <w:lang w:val="en-US"/>
        </w:rPr>
        <w:t>second order polynomial.</w:t>
      </w:r>
      <w:r w:rsidR="00722326">
        <w:rPr>
          <w:lang w:val="en-US"/>
        </w:rPr>
        <w:t xml:space="preserve"> </w:t>
      </w:r>
    </w:p>
    <w:p w14:paraId="30A91DC6" w14:textId="7090B77A" w:rsidR="00556B71" w:rsidRDefault="009A3FF1" w:rsidP="00556B71">
      <w:pPr>
        <w:spacing w:line="240" w:lineRule="auto"/>
        <w:jc w:val="both"/>
        <w:rPr>
          <w:lang w:val="en-US"/>
        </w:rPr>
      </w:pPr>
      <w:r>
        <w:rPr>
          <w:lang w:val="en-US"/>
        </w:rPr>
        <w:t>PHA was modelled via an interaction term between latitude and temperature (3</w:t>
      </w:r>
      <w:r>
        <w:rPr>
          <w:vertAlign w:val="superscript"/>
          <w:lang w:val="en-US"/>
        </w:rPr>
        <w:t>rd</w:t>
      </w:r>
      <w:r>
        <w:rPr>
          <w:lang w:val="en-US"/>
        </w:rPr>
        <w:t xml:space="preserve"> order polynomial). As a random effect individual fish identification codes were nested within known populations. Additionally, a gamma distribution (with a log-link function) was used instead of a gaussian distribution. </w:t>
      </w:r>
      <w:r w:rsidR="00556B71">
        <w:rPr>
          <w:lang w:val="en-US"/>
        </w:rPr>
        <w:t xml:space="preserve">Fish mass was not included as a co-variate within the PHA model. Hematocrit was modelled via a gaussian distribution as a linear regression with latitude as the only independent variable. No random factor was included within the hematocrit model. </w:t>
      </w:r>
    </w:p>
    <w:p w14:paraId="0C006F76" w14:textId="405F283D" w:rsidR="00D427CE" w:rsidRDefault="00FF2C5A" w:rsidP="00B36451">
      <w:pPr>
        <w:spacing w:line="240" w:lineRule="auto"/>
        <w:jc w:val="both"/>
        <w:rPr>
          <w:lang w:val="en-US"/>
        </w:rPr>
      </w:pPr>
      <w:r>
        <w:rPr>
          <w:lang w:val="en-US"/>
        </w:rPr>
        <w:t xml:space="preserve">When modelling </w:t>
      </w:r>
      <w:r w:rsidR="00B33ADF">
        <w:rPr>
          <w:lang w:val="en-US"/>
        </w:rPr>
        <w:t>enzyme a</w:t>
      </w:r>
      <w:r>
        <w:rPr>
          <w:lang w:val="en-US"/>
        </w:rPr>
        <w:t>ctivity</w:t>
      </w:r>
      <w:r w:rsidR="00965619">
        <w:rPr>
          <w:lang w:val="en-US"/>
        </w:rPr>
        <w:t xml:space="preserve"> LDH, CS, and LDH:CS</w:t>
      </w:r>
      <w:r>
        <w:rPr>
          <w:lang w:val="en-US"/>
        </w:rPr>
        <w:t xml:space="preserve"> w</w:t>
      </w:r>
      <w:r w:rsidR="00D427CE">
        <w:rPr>
          <w:lang w:val="en-US"/>
        </w:rPr>
        <w:t>ere</w:t>
      </w:r>
      <w:r w:rsidR="00D922E1">
        <w:rPr>
          <w:lang w:val="en-US"/>
        </w:rPr>
        <w:t xml:space="preserve"> model</w:t>
      </w:r>
      <w:r>
        <w:rPr>
          <w:lang w:val="en-US"/>
        </w:rPr>
        <w:t>led</w:t>
      </w:r>
      <w:r w:rsidR="00965619">
        <w:rPr>
          <w:lang w:val="en-US"/>
        </w:rPr>
        <w:t xml:space="preserve"> using a gaussian distribution</w:t>
      </w:r>
      <w:r>
        <w:rPr>
          <w:lang w:val="en-US"/>
        </w:rPr>
        <w:t xml:space="preserve"> with an interaction between latitude and temperature, as well as sample</w:t>
      </w:r>
      <w:r w:rsidR="00D922E1">
        <w:rPr>
          <w:lang w:val="en-US"/>
        </w:rPr>
        <w:t xml:space="preserve"> tissue mass (centered)</w:t>
      </w:r>
      <w:r w:rsidR="00D427CE">
        <w:rPr>
          <w:lang w:val="en-US"/>
        </w:rPr>
        <w:t xml:space="preserve"> as a co-variate</w:t>
      </w:r>
      <w:r w:rsidR="00D922E1">
        <w:rPr>
          <w:lang w:val="en-US"/>
        </w:rPr>
        <w:t>.</w:t>
      </w:r>
      <w:r>
        <w:rPr>
          <w:lang w:val="en-US"/>
        </w:rPr>
        <w:t xml:space="preserve"> </w:t>
      </w:r>
      <w:r w:rsidR="00965619">
        <w:rPr>
          <w:lang w:val="en-US"/>
        </w:rPr>
        <w:t>Additionally, citrate synthase was modelled with</w:t>
      </w:r>
      <w:r w:rsidR="001A35DB">
        <w:rPr>
          <w:lang w:val="en-US"/>
        </w:rPr>
        <w:t xml:space="preserve"> a</w:t>
      </w:r>
      <w:r w:rsidR="00965619">
        <w:rPr>
          <w:lang w:val="en-US"/>
        </w:rPr>
        <w:t xml:space="preserve"> log-link function. </w:t>
      </w:r>
      <w:r w:rsidR="00D427CE">
        <w:rPr>
          <w:lang w:val="en-US"/>
        </w:rPr>
        <w:t>Temperature was modelled as a</w:t>
      </w:r>
      <w:r w:rsidR="00965619">
        <w:rPr>
          <w:lang w:val="en-US"/>
        </w:rPr>
        <w:t xml:space="preserve"> continuous</w:t>
      </w:r>
      <w:r w:rsidR="00D427CE">
        <w:rPr>
          <w:lang w:val="en-US"/>
        </w:rPr>
        <w:t xml:space="preserve"> 3</w:t>
      </w:r>
      <w:r w:rsidR="00D427CE">
        <w:rPr>
          <w:vertAlign w:val="superscript"/>
          <w:lang w:val="en-US"/>
        </w:rPr>
        <w:t>rd</w:t>
      </w:r>
      <w:r w:rsidR="00D427CE">
        <w:rPr>
          <w:lang w:val="en-US"/>
        </w:rPr>
        <w:t xml:space="preserve"> order polynomial for LDH, 2</w:t>
      </w:r>
      <w:r w:rsidR="00D427CE">
        <w:rPr>
          <w:vertAlign w:val="superscript"/>
          <w:lang w:val="en-US"/>
        </w:rPr>
        <w:t>nd</w:t>
      </w:r>
      <w:r w:rsidR="00D427CE">
        <w:rPr>
          <w:lang w:val="en-US"/>
        </w:rPr>
        <w:t xml:space="preserve"> order polynomial for citrate synthase</w:t>
      </w:r>
      <w:r w:rsidR="00965619">
        <w:rPr>
          <w:lang w:val="en-US"/>
        </w:rPr>
        <w:t>, and linearly for LDH:CS</w:t>
      </w:r>
      <w:r w:rsidR="00D427CE">
        <w:rPr>
          <w:lang w:val="en-US"/>
        </w:rPr>
        <w:t xml:space="preserve">. </w:t>
      </w:r>
      <w:r>
        <w:rPr>
          <w:lang w:val="en-US"/>
        </w:rPr>
        <w:t xml:space="preserve">Within </w:t>
      </w:r>
      <w:r w:rsidR="00965619">
        <w:rPr>
          <w:lang w:val="en-US"/>
        </w:rPr>
        <w:t>all enzyme</w:t>
      </w:r>
      <w:r>
        <w:rPr>
          <w:lang w:val="en-US"/>
        </w:rPr>
        <w:t xml:space="preserve"> </w:t>
      </w:r>
      <w:r w:rsidR="00D427CE">
        <w:rPr>
          <w:lang w:val="en-US"/>
        </w:rPr>
        <w:t>models</w:t>
      </w:r>
      <w:r>
        <w:rPr>
          <w:lang w:val="en-US"/>
        </w:rPr>
        <w:t xml:space="preserve"> individual identification codes</w:t>
      </w:r>
      <w:r w:rsidR="00D427CE">
        <w:rPr>
          <w:lang w:val="en-US"/>
        </w:rPr>
        <w:t xml:space="preserve"> for each fish were used as a random factor.</w:t>
      </w:r>
      <w:r w:rsidR="00D922E1">
        <w:rPr>
          <w:lang w:val="en-US"/>
        </w:rPr>
        <w:t xml:space="preserve"> </w:t>
      </w:r>
    </w:p>
    <w:p w14:paraId="6BB762D6" w14:textId="149CE6A8" w:rsidR="00BA64F1"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w:t>
      </w:r>
      <w:r w:rsidR="00D5420F">
        <w:rPr>
          <w:lang w:val="en-US"/>
        </w:rPr>
        <w:t>During the model selection analysis GLMs were run using the ‘</w:t>
      </w:r>
      <w:proofErr w:type="spellStart"/>
      <w:r w:rsidR="00D5420F">
        <w:rPr>
          <w:lang w:val="en-US"/>
        </w:rPr>
        <w:t>glm</w:t>
      </w:r>
      <w:proofErr w:type="spellEnd"/>
      <w:r w:rsidR="00D5420F">
        <w:rPr>
          <w:lang w:val="en-US"/>
        </w:rPr>
        <w:t>’ function via the ‘</w:t>
      </w:r>
      <w:r w:rsidR="00D5420F" w:rsidRPr="00D5420F">
        <w:rPr>
          <w:i/>
          <w:iCs/>
          <w:lang w:val="en-US"/>
        </w:rPr>
        <w:t>stats</w:t>
      </w:r>
      <w:r w:rsidR="00D5420F">
        <w:rPr>
          <w:lang w:val="en-US"/>
        </w:rPr>
        <w:t xml:space="preserve">’ (v.4.2.2) package. </w:t>
      </w:r>
      <w:r w:rsidR="00DE221B" w:rsidRPr="00D5420F">
        <w:rPr>
          <w:lang w:val="en-US"/>
        </w:rPr>
        <w:t>GLMMs</w:t>
      </w:r>
      <w:r w:rsidR="00DE221B">
        <w:rPr>
          <w:lang w:val="en-US"/>
        </w:rPr>
        <w:t xml:space="preserve">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w:t>
      </w:r>
      <w:r w:rsidR="00FF2C5A">
        <w:rPr>
          <w:lang w:val="en-US"/>
        </w:rPr>
        <w:t>and ‘</w:t>
      </w:r>
      <w:proofErr w:type="spellStart"/>
      <w:r w:rsidR="00FF2C5A">
        <w:rPr>
          <w:lang w:val="en-US"/>
        </w:rPr>
        <w:t>r.squaredGLMM</w:t>
      </w:r>
      <w:proofErr w:type="spellEnd"/>
      <w:r w:rsidR="00FF2C5A">
        <w:rPr>
          <w:lang w:val="en-US"/>
        </w:rPr>
        <w:t>’ (or ‘</w:t>
      </w:r>
      <w:proofErr w:type="spellStart"/>
      <w:r w:rsidR="00FF2C5A">
        <w:rPr>
          <w:lang w:val="en-US"/>
        </w:rPr>
        <w:t>r.squaredLR</w:t>
      </w:r>
      <w:proofErr w:type="spellEnd"/>
      <w:r w:rsidR="00FF2C5A">
        <w:rPr>
          <w:lang w:val="en-US"/>
        </w:rPr>
        <w:t xml:space="preserve">’) </w:t>
      </w:r>
      <w:r w:rsidR="003340E6">
        <w:rPr>
          <w:lang w:val="en-US"/>
        </w:rPr>
        <w:t xml:space="preserve">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v.1.47.1)</w:t>
      </w:r>
      <w:r w:rsidR="00D5420F">
        <w:rPr>
          <w:lang w:val="en-US"/>
        </w:rPr>
        <w:t xml:space="preserve">, </w:t>
      </w:r>
      <w:r w:rsidR="00FF2C5A">
        <w:rPr>
          <w:lang w:val="en-US"/>
        </w:rPr>
        <w:t xml:space="preserve">and </w:t>
      </w:r>
      <w:r w:rsidR="00D5420F">
        <w:rPr>
          <w:lang w:val="en-US"/>
        </w:rPr>
        <w:t>‘BIC’ from ‘</w:t>
      </w:r>
      <w:r w:rsidR="00D5420F">
        <w:rPr>
          <w:i/>
          <w:iCs/>
          <w:lang w:val="en-US"/>
        </w:rPr>
        <w:t>stats</w:t>
      </w:r>
      <w:r w:rsidR="00D5420F">
        <w:rPr>
          <w:lang w:val="en-US"/>
        </w:rPr>
        <w:t>’</w:t>
      </w:r>
      <w:r w:rsidR="005B2938">
        <w:rPr>
          <w:lang w:val="en-US"/>
        </w:rPr>
        <w:t xml:space="preserve">.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 xml:space="preserve">1.8.2) package was used to extract estimated marginal </w:t>
      </w:r>
      <w:r w:rsidR="00FF2C5A">
        <w:rPr>
          <w:lang w:val="en-US"/>
        </w:rPr>
        <w:t xml:space="preserve">trends and </w:t>
      </w:r>
      <w:r w:rsidR="00E5432A">
        <w:rPr>
          <w:lang w:val="en-US"/>
        </w:rPr>
        <w:t>means from models that were used to tested for statistical significance</w:t>
      </w:r>
      <w:r w:rsidR="00C21AFF">
        <w:rPr>
          <w:lang w:val="en-US"/>
        </w:rPr>
        <w:t>, as well as calculated effect sizes</w:t>
      </w:r>
      <w:r w:rsidR="00F43BCD">
        <w:rPr>
          <w:lang w:val="en-US"/>
        </w:rPr>
        <w:t xml:space="preserve"> (Cohen’s </w:t>
      </w:r>
      <w:r w:rsidR="00F43BCD">
        <w:rPr>
          <w:i/>
          <w:iCs/>
          <w:lang w:val="en-US"/>
        </w:rPr>
        <w:t>d</w:t>
      </w:r>
      <w:r w:rsidR="00F43BCD">
        <w:rPr>
          <w:lang w:val="en-US"/>
        </w:rPr>
        <w:t>)</w:t>
      </w:r>
      <w:r w:rsidR="00C21AFF">
        <w:rPr>
          <w:lang w:val="en-US"/>
        </w:rPr>
        <w:t xml:space="preserve"> for models that identified significant differences</w:t>
      </w:r>
      <w:r w:rsidR="00E5432A">
        <w:rPr>
          <w:lang w:val="en-US"/>
        </w:rPr>
        <w:t>.</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r w:rsidR="00BA64F1">
        <w:rPr>
          <w:lang w:val="en-US"/>
        </w:rPr>
        <w:t xml:space="preserv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5540FA80"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 (</w:t>
      </w:r>
      <w:r w:rsidR="00BA64F1">
        <w:rPr>
          <w:lang w:val="en-US"/>
        </w:rPr>
        <w:t>χ</w:t>
      </w:r>
      <w:r w:rsidR="00BA64F1">
        <w:t>² =51.57</w:t>
      </w:r>
      <w:r w:rsidRPr="5E74CD3E">
        <w:rPr>
          <w:lang w:val="en-US"/>
        </w:rPr>
        <w:t>,</w:t>
      </w:r>
      <w:r w:rsidR="00BA64F1">
        <w:rPr>
          <w:lang w:val="en-US"/>
        </w:rPr>
        <w:t xml:space="preserve"> </w:t>
      </w:r>
      <w:proofErr w:type="spellStart"/>
      <w:r w:rsidR="00BA64F1">
        <w:rPr>
          <w:lang w:val="en-US"/>
        </w:rPr>
        <w:t>df</w:t>
      </w:r>
      <w:proofErr w:type="spellEnd"/>
      <w:r w:rsidR="00BA64F1">
        <w:rPr>
          <w:lang w:val="en-US"/>
        </w:rPr>
        <w:t xml:space="preserve"> =2,</w:t>
      </w:r>
      <w:r w:rsidRPr="5E74CD3E">
        <w:rPr>
          <w:lang w:val="en-US"/>
        </w:rPr>
        <w:t xml:space="preserve"> </w:t>
      </w:r>
      <w:r w:rsidR="00A5696D">
        <w:rPr>
          <w:i/>
          <w:iCs/>
          <w:lang w:val="en-US"/>
        </w:rPr>
        <w:t xml:space="preserve">p </w:t>
      </w:r>
      <w:r w:rsidR="00A5696D">
        <w:rPr>
          <w:lang w:val="en-US"/>
        </w:rPr>
        <w:t>&lt;0.001</w:t>
      </w:r>
      <w:r w:rsidRPr="5E74CD3E">
        <w:rPr>
          <w:lang w:val="en-US"/>
        </w:rPr>
        <w:t>), but no significant differences were seen in MO</w:t>
      </w:r>
      <w:r w:rsidRPr="5E74CD3E">
        <w:rPr>
          <w:vertAlign w:val="subscript"/>
          <w:lang w:val="en-US"/>
        </w:rPr>
        <w:t>2rest</w:t>
      </w:r>
      <w:r w:rsidRPr="5E74CD3E">
        <w:rPr>
          <w:lang w:val="en-US"/>
        </w:rPr>
        <w:t xml:space="preserve"> when comparing</w:t>
      </w:r>
      <w:r w:rsidR="00BA64F1">
        <w:rPr>
          <w:lang w:val="en-US"/>
        </w:rPr>
        <w:t xml:space="preserve"> the thermal performance curves of</w:t>
      </w:r>
      <w:r w:rsidRPr="5E74CD3E">
        <w:rPr>
          <w:lang w:val="en-US"/>
        </w:rPr>
        <w:t xml:space="preserve"> fish from low- and high-latitude regions (</w:t>
      </w:r>
      <w:r w:rsidR="00BA64F1">
        <w:rPr>
          <w:i/>
          <w:iCs/>
          <w:lang w:val="en-US"/>
        </w:rPr>
        <w:t xml:space="preserve">p </w:t>
      </w:r>
      <w:r w:rsidR="00BA64F1">
        <w:rPr>
          <w:lang w:val="en-US"/>
        </w:rPr>
        <w:t xml:space="preserve">=0.51, [CI: -0.21, 0.10]; </w:t>
      </w:r>
      <w:r w:rsidRPr="5E74CD3E">
        <w:rPr>
          <w:b/>
          <w:bCs/>
          <w:lang w:val="en-US"/>
        </w:rPr>
        <w:t>Figure 2a</w:t>
      </w:r>
      <w:r w:rsidR="00BA64F1">
        <w:rPr>
          <w:lang w:val="en-US"/>
        </w:rPr>
        <w:t xml:space="preserve">). </w:t>
      </w:r>
      <w:r w:rsidRPr="5E74CD3E">
        <w:rPr>
          <w:lang w:val="en-US"/>
        </w:rPr>
        <w:t>The largest increase in RMR (14%) between temperature</w:t>
      </w:r>
      <w:r w:rsidR="00BA64F1">
        <w:rPr>
          <w:lang w:val="en-US"/>
        </w:rPr>
        <w:t xml:space="preserve"> intervals</w:t>
      </w:r>
      <w:r w:rsidRPr="5E74CD3E">
        <w:rPr>
          <w:lang w:val="en-US"/>
        </w:rPr>
        <w:t xml:space="preserve"> within high-latitude region fish was observed between 28.5°C and 30°C</w:t>
      </w:r>
      <w:r w:rsidR="002F135B">
        <w:rPr>
          <w:lang w:val="en-US"/>
        </w:rPr>
        <w:t>. Alternatively, t</w:t>
      </w:r>
      <w:r w:rsidRPr="5E74CD3E">
        <w:rPr>
          <w:lang w:val="en-US"/>
        </w:rPr>
        <w:t xml:space="preserve">he largest increase in RMR (14%) with low-latitude region fish was observed between 30°C and 31.5°C. </w:t>
      </w:r>
    </w:p>
    <w:p w14:paraId="0C6AF2BF" w14:textId="281A85F4" w:rsidR="00AF5D17" w:rsidRPr="00AF5D17" w:rsidRDefault="007C2017" w:rsidP="00B36451">
      <w:pPr>
        <w:spacing w:line="240" w:lineRule="auto"/>
        <w:jc w:val="both"/>
        <w:rPr>
          <w:lang w:val="en-US"/>
        </w:rPr>
      </w:pPr>
      <w:r>
        <w:rPr>
          <w:lang w:val="en-US"/>
        </w:rPr>
        <w:t>A positive relationship was seen between MO</w:t>
      </w:r>
      <w:r>
        <w:rPr>
          <w:vertAlign w:val="subscript"/>
          <w:lang w:val="en-US"/>
        </w:rPr>
        <w:t xml:space="preserve">2max </w:t>
      </w:r>
      <w:r>
        <w:rPr>
          <w:lang w:val="en-US"/>
        </w:rPr>
        <w:t>and</w:t>
      </w:r>
      <w:r w:rsidR="00D1425E">
        <w:rPr>
          <w:lang w:val="en-US"/>
        </w:rPr>
        <w:t xml:space="preserve"> temperature</w:t>
      </w:r>
      <w:r w:rsidR="002F135B">
        <w:rPr>
          <w:lang w:val="en-US"/>
        </w:rPr>
        <w:t xml:space="preserve"> (χ</w:t>
      </w:r>
      <w:r w:rsidR="002F135B">
        <w:t>² =16.28</w:t>
      </w:r>
      <w:r w:rsidR="002F135B" w:rsidRPr="5E74CD3E">
        <w:rPr>
          <w:lang w:val="en-US"/>
        </w:rPr>
        <w:t>,</w:t>
      </w:r>
      <w:r w:rsidR="002F135B">
        <w:rPr>
          <w:lang w:val="en-US"/>
        </w:rPr>
        <w:t xml:space="preserve"> </w:t>
      </w:r>
      <w:proofErr w:type="spellStart"/>
      <w:r w:rsidR="002F135B">
        <w:rPr>
          <w:lang w:val="en-US"/>
        </w:rPr>
        <w:t>df</w:t>
      </w:r>
      <w:proofErr w:type="spellEnd"/>
      <w:r w:rsidR="002F135B">
        <w:rPr>
          <w:lang w:val="en-US"/>
        </w:rPr>
        <w:t xml:space="preserve"> =2,</w:t>
      </w:r>
      <w:r w:rsidR="002F135B" w:rsidRPr="5E74CD3E">
        <w:rPr>
          <w:lang w:val="en-US"/>
        </w:rPr>
        <w:t xml:space="preserve"> </w:t>
      </w:r>
      <w:r w:rsidR="002F135B">
        <w:rPr>
          <w:i/>
          <w:iCs/>
          <w:lang w:val="en-US"/>
        </w:rPr>
        <w:t xml:space="preserve">p </w:t>
      </w:r>
      <w:r w:rsidR="002F135B">
        <w:rPr>
          <w:lang w:val="en-US"/>
        </w:rPr>
        <w:t>&lt;0.001).</w:t>
      </w:r>
      <w:r w:rsidR="00D1425E">
        <w:rPr>
          <w:lang w:val="en-US"/>
        </w:rPr>
        <w:t xml:space="preserve"> </w:t>
      </w:r>
      <w:r w:rsidR="002F135B">
        <w:rPr>
          <w:lang w:val="en-US"/>
        </w:rPr>
        <w:t>MO</w:t>
      </w:r>
      <w:r w:rsidR="002F135B">
        <w:rPr>
          <w:vertAlign w:val="subscript"/>
          <w:lang w:val="en-US"/>
        </w:rPr>
        <w:t>2max</w:t>
      </w:r>
      <w:r w:rsidR="002F135B">
        <w:rPr>
          <w:lang w:val="en-US"/>
        </w:rPr>
        <w:t xml:space="preserve"> </w:t>
      </w:r>
      <w:r w:rsidR="00D1425E">
        <w:rPr>
          <w:lang w:val="en-US"/>
        </w:rPr>
        <w:t xml:space="preserve">among fish from </w:t>
      </w:r>
      <w:r w:rsidR="00697609">
        <w:rPr>
          <w:lang w:val="en-US"/>
        </w:rPr>
        <w:t>low-latitude</w:t>
      </w:r>
      <w:r w:rsidR="00D1425E">
        <w:rPr>
          <w:lang w:val="en-US"/>
        </w:rPr>
        <w:t xml:space="preserve"> populations</w:t>
      </w:r>
      <w:r w:rsidR="002F135B">
        <w:rPr>
          <w:lang w:val="en-US"/>
        </w:rPr>
        <w:t xml:space="preserve"> experienced a</w:t>
      </w:r>
      <w:r w:rsidR="00D1425E">
        <w:rPr>
          <w:lang w:val="en-US"/>
        </w:rPr>
        <w:t xml:space="preserve"> </w:t>
      </w:r>
      <w:r w:rsidR="002F135B">
        <w:rPr>
          <w:lang w:val="en-US"/>
        </w:rPr>
        <w:t>plateauing</w:t>
      </w:r>
      <w:r w:rsidR="00D1425E">
        <w:rPr>
          <w:lang w:val="en-US"/>
        </w:rPr>
        <w:t xml:space="preserve">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w:t>
      </w:r>
      <w:r w:rsidR="002F135B">
        <w:rPr>
          <w:rFonts w:cstheme="minorHAnsi"/>
          <w:lang w:val="en-US"/>
        </w:rPr>
        <w:t>1</w:t>
      </w:r>
      <w:r w:rsidR="00FA610E">
        <w:rPr>
          <w:rFonts w:cstheme="minorHAnsi"/>
          <w:lang w:val="en-US"/>
        </w:rPr>
        <w:t xml:space="preserve">%; 28.5-30°C: </w:t>
      </w:r>
      <w:r w:rsidR="002F135B">
        <w:rPr>
          <w:rFonts w:cstheme="minorHAnsi"/>
          <w:lang w:val="en-US"/>
        </w:rPr>
        <w:t>7</w:t>
      </w:r>
      <w:r w:rsidR="00FA610E">
        <w:rPr>
          <w:rFonts w:cstheme="minorHAnsi"/>
          <w:lang w:val="en-US"/>
        </w:rPr>
        <w:t>%</w:t>
      </w:r>
      <w:r w:rsidR="00A90F6A">
        <w:rPr>
          <w:rFonts w:cstheme="minorHAnsi"/>
          <w:lang w:val="en-US"/>
        </w:rPr>
        <w:t xml:space="preserve">; 30-31.5°C: </w:t>
      </w:r>
      <w:r w:rsidR="002F135B">
        <w:rPr>
          <w:rFonts w:cstheme="minorHAnsi"/>
          <w:lang w:val="en-US"/>
        </w:rPr>
        <w:t>4</w:t>
      </w:r>
      <w:r w:rsidR="00A90F6A">
        <w:rPr>
          <w:rFonts w:cstheme="minorHAnsi"/>
          <w:lang w:val="en-US"/>
        </w:rPr>
        <w:t>%)</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14.</w:t>
      </w:r>
      <w:r w:rsidR="002F135B">
        <w:rPr>
          <w:lang w:val="en-US"/>
        </w:rPr>
        <w:t>1</w:t>
      </w:r>
      <w:r w:rsidR="00201547">
        <w:rPr>
          <w:lang w:val="en-US"/>
        </w:rPr>
        <w:t xml:space="preserve">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1A35DB">
        <w:rPr>
          <w:lang w:val="en-US"/>
        </w:rPr>
        <w:t>MO</w:t>
      </w:r>
      <w:r w:rsidR="001A35DB">
        <w:rPr>
          <w:vertAlign w:val="subscript"/>
          <w:lang w:val="en-US"/>
        </w:rPr>
        <w:t xml:space="preserve">2max </w:t>
      </w:r>
      <w:r w:rsidR="001A35DB">
        <w:rPr>
          <w:lang w:val="en-US"/>
        </w:rPr>
        <w:t xml:space="preserve">and temperature displayed diverging patterns between low- and high-latitude regions.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 xml:space="preserve">ly </w:t>
      </w:r>
      <w:r w:rsidR="009F3353">
        <w:rPr>
          <w:lang w:val="en-US"/>
        </w:rPr>
        <w:t>different thermal performance</w:t>
      </w:r>
      <w:r w:rsidR="00BC1E82">
        <w:rPr>
          <w:lang w:val="en-US"/>
        </w:rPr>
        <w:t xml:space="preserve"> </w:t>
      </w:r>
      <w:r w:rsidR="009F3353">
        <w:rPr>
          <w:lang w:val="en-US"/>
        </w:rPr>
        <w:t xml:space="preserve">curve for </w:t>
      </w:r>
      <w:r w:rsidR="00BC1E82">
        <w:rPr>
          <w:lang w:val="en-US"/>
        </w:rPr>
        <w:t>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w:t>
      </w:r>
      <w:r w:rsidR="009F3353">
        <w:rPr>
          <w:lang w:val="en-US"/>
        </w:rPr>
        <w:t xml:space="preserve"> </w:t>
      </w:r>
      <w:r w:rsidR="009F3353" w:rsidRPr="5E74CD3E">
        <w:rPr>
          <w:lang w:val="en-US"/>
        </w:rPr>
        <w:t>(</w:t>
      </w:r>
      <w:r w:rsidR="009F3353">
        <w:rPr>
          <w:i/>
          <w:iCs/>
          <w:lang w:val="en-US"/>
        </w:rPr>
        <w:t xml:space="preserve">p </w:t>
      </w:r>
      <w:r w:rsidR="009F3353">
        <w:rPr>
          <w:lang w:val="en-US"/>
        </w:rPr>
        <w:t>=0.0010, [CI: 0.26, 1.02]</w:t>
      </w:r>
      <w:r w:rsidR="00F43BCD">
        <w:rPr>
          <w:lang w:val="en-US"/>
        </w:rPr>
        <w:t xml:space="preserve">, </w:t>
      </w:r>
      <w:r w:rsidR="00F43BCD">
        <w:rPr>
          <w:i/>
          <w:iCs/>
          <w:lang w:val="en-US"/>
        </w:rPr>
        <w:t>d</w:t>
      </w:r>
      <w:r w:rsidR="00F43BCD">
        <w:rPr>
          <w:lang w:val="en-US"/>
        </w:rPr>
        <w:t xml:space="preserve"> =0.83</w:t>
      </w:r>
      <w:r w:rsidR="009F3353">
        <w:rPr>
          <w:lang w:val="en-US"/>
        </w:rPr>
        <w:t xml:space="preserve">; </w:t>
      </w:r>
      <w:r w:rsidR="009F3353" w:rsidRPr="5E74CD3E">
        <w:rPr>
          <w:b/>
          <w:bCs/>
          <w:lang w:val="en-US"/>
        </w:rPr>
        <w:t>Figure 2</w:t>
      </w:r>
      <w:r w:rsidR="001A35DB">
        <w:rPr>
          <w:b/>
          <w:bCs/>
          <w:lang w:val="en-US"/>
        </w:rPr>
        <w:t>b</w:t>
      </w:r>
      <w:r w:rsidR="009F3353">
        <w:rPr>
          <w:lang w:val="en-US"/>
        </w:rPr>
        <w:t>)</w:t>
      </w:r>
      <w:r w:rsidR="00ED0B3D">
        <w:rPr>
          <w:rFonts w:cstheme="minorHAnsi"/>
          <w:lang w:val="en-US"/>
        </w:rPr>
        <w:t>.</w:t>
      </w:r>
      <w:r w:rsidR="00767245">
        <w:rPr>
          <w:rFonts w:cstheme="minorHAnsi"/>
          <w:lang w:val="en-US"/>
        </w:rPr>
        <w:t xml:space="preserve"> </w:t>
      </w:r>
      <w:r w:rsidR="009F3353">
        <w:rPr>
          <w:rFonts w:cstheme="minorHAnsi"/>
          <w:lang w:val="en-US"/>
        </w:rPr>
        <w:t xml:space="preserve">The </w:t>
      </w:r>
      <w:r w:rsidR="009F3353">
        <w:rPr>
          <w:rFonts w:cstheme="minorHAnsi"/>
          <w:lang w:val="en-US"/>
        </w:rPr>
        <w:lastRenderedPageBreak/>
        <w:t xml:space="preserve">biggest divergence in </w:t>
      </w:r>
      <w:r w:rsidR="009F3353">
        <w:rPr>
          <w:lang w:val="en-US"/>
        </w:rPr>
        <w:t>MO</w:t>
      </w:r>
      <w:r w:rsidR="009F3353">
        <w:rPr>
          <w:vertAlign w:val="subscript"/>
          <w:lang w:val="en-US"/>
        </w:rPr>
        <w:t xml:space="preserve">2max </w:t>
      </w:r>
      <w:r w:rsidR="009F3353">
        <w:rPr>
          <w:lang w:val="en-US"/>
        </w:rPr>
        <w:t>values were observed at 30</w:t>
      </w:r>
      <w:r w:rsidR="009F3353">
        <w:rPr>
          <w:rFonts w:cstheme="minorHAnsi"/>
          <w:lang w:val="en-US"/>
        </w:rPr>
        <w:t>°C and 31.5°C, where low-latitude fish values were 15% (+2.21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and 21% (+2.92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xml:space="preserve">) higher than high-latitude fish, respectively. </w:t>
      </w:r>
    </w:p>
    <w:p w14:paraId="0F6D8167" w14:textId="4E1667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4244F6">
        <w:rPr>
          <w:rFonts w:cstheme="minorHAnsi"/>
          <w:lang w:val="en-US"/>
        </w:rPr>
        <w:t>low- and high-latitude thermal performance curves</w:t>
      </w:r>
      <w:r w:rsidR="00FD7C4E">
        <w:rPr>
          <w:rFonts w:cstheme="minorHAnsi"/>
          <w:lang w:val="en-US"/>
        </w:rPr>
        <w:t xml:space="preserve"> </w:t>
      </w:r>
      <w:r w:rsidR="00066E13">
        <w:rPr>
          <w:rFonts w:cstheme="minorHAnsi"/>
          <w:lang w:val="en-US"/>
        </w:rPr>
        <w:t>(</w:t>
      </w:r>
      <w:r w:rsidR="004244F6">
        <w:rPr>
          <w:i/>
          <w:iCs/>
          <w:lang w:val="en-US"/>
        </w:rPr>
        <w:t xml:space="preserve">p </w:t>
      </w:r>
      <w:r w:rsidR="004244F6">
        <w:rPr>
          <w:lang w:val="en-US"/>
        </w:rPr>
        <w:t>=0.0010, [CI: 0.28, 1.10</w:t>
      </w:r>
      <w:r w:rsidR="00832637">
        <w:rPr>
          <w:lang w:val="en-US"/>
        </w:rPr>
        <w:t>]</w:t>
      </w:r>
      <w:r w:rsidR="00F43BCD">
        <w:rPr>
          <w:lang w:val="en-US"/>
        </w:rPr>
        <w:t xml:space="preserve">, </w:t>
      </w:r>
      <w:r w:rsidR="00F43BCD">
        <w:rPr>
          <w:i/>
          <w:iCs/>
          <w:lang w:val="en-US"/>
        </w:rPr>
        <w:t xml:space="preserve">d </w:t>
      </w:r>
      <w:r w:rsidR="00F43BCD">
        <w:rPr>
          <w:lang w:val="en-US"/>
        </w:rPr>
        <w:t>=0.94</w:t>
      </w:r>
      <w:r w:rsidR="004244F6">
        <w:rPr>
          <w:lang w:val="en-US"/>
        </w:rPr>
        <w:t>;</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4244F6">
        <w:rPr>
          <w:rFonts w:cstheme="minorHAnsi"/>
          <w:lang w:val="en-US"/>
        </w:rPr>
        <w:t>E</w:t>
      </w:r>
      <w:r w:rsidR="003A2AF5">
        <w:rPr>
          <w:rFonts w:cstheme="minorHAnsi"/>
          <w:lang w:val="en-US"/>
        </w:rPr>
        <w:t>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w:t>
      </w:r>
      <w:r w:rsidR="004244F6">
        <w:rPr>
          <w:rFonts w:cstheme="minorHAnsi"/>
          <w:lang w:val="en-US"/>
        </w:rPr>
        <w:t>within</w:t>
      </w:r>
      <w:r w:rsidR="00E93124">
        <w:rPr>
          <w:rFonts w:cstheme="minorHAnsi"/>
          <w:lang w:val="en-US"/>
        </w:rPr>
        <w:t xml:space="preserve"> </w:t>
      </w:r>
      <w:r w:rsidR="00423CAA">
        <w:rPr>
          <w:rFonts w:cstheme="minorHAnsi"/>
          <w:lang w:val="en-US"/>
        </w:rPr>
        <w:t>low-latitude</w:t>
      </w:r>
      <w:r w:rsidR="00775F05">
        <w:rPr>
          <w:rFonts w:cstheme="minorHAnsi"/>
          <w:lang w:val="en-US"/>
        </w:rPr>
        <w:t xml:space="preserve"> fish</w:t>
      </w:r>
      <w:r w:rsidR="00BF2AF1">
        <w:rPr>
          <w:rFonts w:cstheme="minorHAnsi"/>
          <w:lang w:val="en-US"/>
        </w:rPr>
        <w:t xml:space="preserve"> </w:t>
      </w:r>
      <w:r w:rsidR="004244F6">
        <w:rPr>
          <w:rFonts w:cstheme="minorHAnsi"/>
          <w:lang w:val="en-US"/>
        </w:rPr>
        <w:t xml:space="preserve">was primarily driven by their improved </w:t>
      </w:r>
      <w:r w:rsidR="004244F6">
        <w:rPr>
          <w:lang w:val="en-US"/>
        </w:rPr>
        <w:t>MO</w:t>
      </w:r>
      <w:r w:rsidR="004244F6">
        <w:rPr>
          <w:vertAlign w:val="subscript"/>
          <w:lang w:val="en-US"/>
        </w:rPr>
        <w:t>2max.</w:t>
      </w:r>
      <w:r w:rsidR="004244F6">
        <w:rPr>
          <w:rFonts w:cstheme="minorHAnsi"/>
          <w:lang w:val="en-US"/>
        </w:rPr>
        <w:t xml:space="preserve"> Low-latitude fish displayed increased AAS </w:t>
      </w:r>
      <w:r w:rsidR="00CE4D82">
        <w:rPr>
          <w:rFonts w:cstheme="minorHAnsi"/>
          <w:lang w:val="en-US"/>
        </w:rPr>
        <w:t>at 30°C</w:t>
      </w:r>
      <w:r w:rsidR="002251F6">
        <w:rPr>
          <w:rFonts w:cstheme="minorHAnsi"/>
          <w:lang w:val="en-US"/>
        </w:rPr>
        <w:t xml:space="preserve"> and </w:t>
      </w:r>
      <w:r w:rsidR="00C56035">
        <w:rPr>
          <w:rFonts w:cstheme="minorHAnsi"/>
          <w:lang w:val="en-US"/>
        </w:rPr>
        <w:t>31.5°C</w:t>
      </w:r>
      <w:r w:rsidR="004244F6">
        <w:rPr>
          <w:rFonts w:cstheme="minorHAnsi"/>
          <w:lang w:val="en-US"/>
        </w:rPr>
        <w:t xml:space="preserve"> compared to high-latitude fish</w:t>
      </w:r>
      <w:r w:rsidR="00064AA6">
        <w:rPr>
          <w:rFonts w:cstheme="minorHAnsi"/>
          <w:lang w:val="en-US"/>
        </w:rPr>
        <w:t xml:space="preserve"> and</w:t>
      </w:r>
      <w:r w:rsidR="00C56035">
        <w:rPr>
          <w:rFonts w:cstheme="minorHAnsi"/>
          <w:lang w:val="en-US"/>
        </w:rPr>
        <w:t xml:space="preserve"> </w:t>
      </w:r>
      <w:r w:rsidR="00CE4D82">
        <w:rPr>
          <w:rFonts w:cstheme="minorHAnsi"/>
          <w:lang w:val="en-US"/>
        </w:rPr>
        <w:t xml:space="preserve">represented a difference of </w:t>
      </w:r>
      <w:r w:rsidR="004244F6">
        <w:rPr>
          <w:rFonts w:cstheme="minorHAnsi"/>
          <w:lang w:val="en-US"/>
        </w:rPr>
        <w:t>33</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64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xml:space="preserve"> and </w:t>
      </w:r>
      <w:r w:rsidR="004244F6">
        <w:rPr>
          <w:rFonts w:cstheme="minorHAnsi"/>
          <w:lang w:val="en-US"/>
        </w:rPr>
        <w:t>38</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79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respectively.</w:t>
      </w:r>
      <w:r w:rsidR="001246B6">
        <w:rPr>
          <w:rFonts w:cstheme="minorHAnsi"/>
          <w:lang w:val="en-US"/>
        </w:rPr>
        <w:t xml:space="preserve"> </w:t>
      </w:r>
      <w:r w:rsidR="0075180A">
        <w:rPr>
          <w:rFonts w:cstheme="minorHAnsi"/>
          <w:lang w:val="en-US"/>
        </w:rPr>
        <w:t xml:space="preserve">At </w:t>
      </w:r>
      <w:r w:rsidR="004244F6">
        <w:rPr>
          <w:rFonts w:cstheme="minorHAnsi"/>
          <w:lang w:val="en-US"/>
        </w:rPr>
        <w:t>28.5°C low-latitude fish only performed 18%</w:t>
      </w:r>
      <w:r w:rsidR="008042B1">
        <w:rPr>
          <w:rFonts w:cstheme="minorHAnsi"/>
          <w:lang w:val="en-US"/>
        </w:rPr>
        <w:t xml:space="preserve"> (+1.53 MgO</w:t>
      </w:r>
      <w:r w:rsidR="008042B1">
        <w:rPr>
          <w:rFonts w:cstheme="minorHAnsi"/>
          <w:vertAlign w:val="subscript"/>
          <w:lang w:val="en-US"/>
        </w:rPr>
        <w:t>2</w:t>
      </w:r>
      <w:r w:rsidR="008042B1">
        <w:rPr>
          <w:rFonts w:cstheme="minorHAnsi"/>
          <w:lang w:val="en-US"/>
        </w:rPr>
        <w:t xml:space="preserve"> hr</w:t>
      </w:r>
      <w:r w:rsidR="008042B1">
        <w:rPr>
          <w:rFonts w:cstheme="minorHAnsi"/>
          <w:vertAlign w:val="superscript"/>
          <w:lang w:val="en-US"/>
        </w:rPr>
        <w:t>-1</w:t>
      </w:r>
      <w:r w:rsidR="008042B1">
        <w:rPr>
          <w:rFonts w:cstheme="minorHAnsi"/>
          <w:lang w:val="en-US"/>
        </w:rPr>
        <w:t>)</w:t>
      </w:r>
      <w:r w:rsidR="004244F6">
        <w:rPr>
          <w:rFonts w:cstheme="minorHAnsi"/>
          <w:lang w:val="en-US"/>
        </w:rPr>
        <w:t xml:space="preserve"> better than high-latitude fish, and at 27°C </w:t>
      </w:r>
      <w:r w:rsidR="008042B1">
        <w:rPr>
          <w:rFonts w:cstheme="minorHAnsi"/>
          <w:lang w:val="en-US"/>
        </w:rPr>
        <w:t>low- and high-latitude fish performed equally</w:t>
      </w:r>
      <w:r w:rsidR="002739C0">
        <w:rPr>
          <w:rFonts w:cstheme="minorHAnsi"/>
          <w:lang w:val="en-US"/>
        </w:rPr>
        <w:t xml:space="preserve">.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58507CEA" w:rsidR="00CB32C2" w:rsidRPr="008F2028" w:rsidRDefault="5E74CD3E" w:rsidP="00B36451">
      <w:pPr>
        <w:spacing w:line="240" w:lineRule="auto"/>
        <w:jc w:val="both"/>
        <w:rPr>
          <w:lang w:val="en-US"/>
        </w:rPr>
      </w:pPr>
      <w:r w:rsidRPr="5E74CD3E">
        <w:rPr>
          <w:lang w:val="en-US"/>
        </w:rPr>
        <w:t xml:space="preserve">Immune swelling response exhibited a </w:t>
      </w:r>
      <w:r w:rsidR="00D427E7">
        <w:rPr>
          <w:lang w:val="en-US"/>
        </w:rPr>
        <w:t xml:space="preserve">thermal performance </w:t>
      </w:r>
      <w:r w:rsidRPr="5E74CD3E">
        <w:rPr>
          <w:lang w:val="en-US"/>
        </w:rPr>
        <w:t>curved</w:t>
      </w:r>
      <w:r w:rsidR="00D427E7">
        <w:rPr>
          <w:lang w:val="en-US"/>
        </w:rPr>
        <w:t xml:space="preserve"> that was significant correlated with temperature (χ</w:t>
      </w:r>
      <w:r w:rsidR="00D427E7">
        <w:t>² =50.41</w:t>
      </w:r>
      <w:r w:rsidR="00D427E7" w:rsidRPr="5E74CD3E">
        <w:rPr>
          <w:lang w:val="en-US"/>
        </w:rPr>
        <w:t>,</w:t>
      </w:r>
      <w:r w:rsidR="00D427E7">
        <w:rPr>
          <w:lang w:val="en-US"/>
        </w:rPr>
        <w:t xml:space="preserve"> </w:t>
      </w:r>
      <w:proofErr w:type="spellStart"/>
      <w:r w:rsidR="00D427E7">
        <w:rPr>
          <w:lang w:val="en-US"/>
        </w:rPr>
        <w:t>df</w:t>
      </w:r>
      <w:proofErr w:type="spellEnd"/>
      <w:r w:rsidR="00D427E7">
        <w:rPr>
          <w:lang w:val="en-US"/>
        </w:rPr>
        <w:t xml:space="preserve"> =3,</w:t>
      </w:r>
      <w:r w:rsidR="00D427E7" w:rsidRPr="5E74CD3E">
        <w:rPr>
          <w:lang w:val="en-US"/>
        </w:rPr>
        <w:t xml:space="preserve"> </w:t>
      </w:r>
      <w:r w:rsidR="00D427E7">
        <w:rPr>
          <w:i/>
          <w:iCs/>
          <w:lang w:val="en-US"/>
        </w:rPr>
        <w:t xml:space="preserve">p </w:t>
      </w:r>
      <w:r w:rsidR="00D427E7">
        <w:rPr>
          <w:lang w:val="en-US"/>
        </w:rPr>
        <w:t>&lt;0.001) and</w:t>
      </w:r>
      <w:r w:rsidRPr="5E74CD3E">
        <w:rPr>
          <w:lang w:val="en-US"/>
        </w:rPr>
        <w:t xml:space="preserve"> peaked at 28.5°C</w:t>
      </w:r>
      <w:r w:rsidR="00D427E7">
        <w:rPr>
          <w:lang w:val="en-US"/>
        </w:rPr>
        <w:t xml:space="preserve"> </w:t>
      </w:r>
      <w:r w:rsidR="00D427E7" w:rsidRPr="5E74CD3E">
        <w:rPr>
          <w:lang w:val="en-US"/>
        </w:rPr>
        <w:t>in both low- and high-latitude populations</w:t>
      </w:r>
      <w:r w:rsidR="00D427E7">
        <w:rPr>
          <w:lang w:val="en-US"/>
        </w:rPr>
        <w:t>;</w:t>
      </w:r>
      <w:r w:rsidRPr="5E74CD3E">
        <w:rPr>
          <w:lang w:val="en-US"/>
        </w:rPr>
        <w:t xml:space="preserve"> however, no significant differences were found </w:t>
      </w:r>
      <w:r w:rsidR="009A3FF1">
        <w:rPr>
          <w:lang w:val="en-US"/>
        </w:rPr>
        <w:t>when comparing</w:t>
      </w:r>
      <w:r w:rsidRPr="5E74CD3E">
        <w:rPr>
          <w:lang w:val="en-US"/>
        </w:rPr>
        <w:t xml:space="preserve"> </w:t>
      </w:r>
      <w:r w:rsidR="009A3FF1">
        <w:rPr>
          <w:lang w:val="en-US"/>
        </w:rPr>
        <w:t>latitude</w:t>
      </w:r>
      <w:r w:rsidRPr="5E74CD3E">
        <w:rPr>
          <w:lang w:val="en-US"/>
        </w:rPr>
        <w:t>s</w:t>
      </w:r>
      <w:r w:rsidR="009A3FF1">
        <w:rPr>
          <w:lang w:val="en-US"/>
        </w:rPr>
        <w:t xml:space="preserve"> (</w:t>
      </w:r>
      <w:r w:rsidR="009A3FF1" w:rsidRPr="5E74CD3E">
        <w:rPr>
          <w:i/>
          <w:iCs/>
          <w:lang w:val="en-US"/>
        </w:rPr>
        <w:t xml:space="preserve">p </w:t>
      </w:r>
      <w:r w:rsidR="009A3FF1" w:rsidRPr="5E74CD3E">
        <w:rPr>
          <w:lang w:val="en-US"/>
        </w:rPr>
        <w:t>&lt;0.</w:t>
      </w:r>
      <w:r w:rsidR="009A3FF1">
        <w:rPr>
          <w:lang w:val="en-US"/>
        </w:rPr>
        <w:t>85</w:t>
      </w:r>
      <w:r w:rsidR="009A3FF1" w:rsidRPr="5E74CD3E">
        <w:rPr>
          <w:i/>
          <w:iCs/>
          <w:lang w:val="en-US"/>
        </w:rPr>
        <w:t xml:space="preserve">, </w:t>
      </w:r>
      <w:r w:rsidR="009A3FF1" w:rsidRPr="5E74CD3E">
        <w:rPr>
          <w:lang w:val="en-US"/>
        </w:rPr>
        <w:t xml:space="preserve">[CI: </w:t>
      </w:r>
      <w:r w:rsidR="009A3FF1">
        <w:rPr>
          <w:lang w:val="en-US"/>
        </w:rPr>
        <w:t>-0.57</w:t>
      </w:r>
      <w:r w:rsidR="009A3FF1" w:rsidRPr="5E74CD3E">
        <w:rPr>
          <w:lang w:val="en-US"/>
        </w:rPr>
        <w:t xml:space="preserve">, </w:t>
      </w:r>
      <w:r w:rsidR="009A3FF1">
        <w:rPr>
          <w:lang w:val="en-US"/>
        </w:rPr>
        <w:t>0.48</w:t>
      </w:r>
      <w:r w:rsidR="009A3FF1" w:rsidRPr="5E74CD3E">
        <w:rPr>
          <w:lang w:val="en-US"/>
        </w:rPr>
        <w:t>]</w:t>
      </w:r>
      <w:r w:rsidR="009A3FF1">
        <w:rPr>
          <w:lang w:val="en-US"/>
        </w:rPr>
        <w:t xml:space="preserve">; </w:t>
      </w:r>
      <w:r w:rsidR="009A3FF1" w:rsidRPr="5E74CD3E">
        <w:rPr>
          <w:b/>
          <w:bCs/>
          <w:lang w:val="en-US"/>
        </w:rPr>
        <w:t>Figure 3</w:t>
      </w:r>
      <w:r w:rsidR="009A3FF1">
        <w:rPr>
          <w:lang w:val="en-US"/>
        </w:rPr>
        <w:t>)</w:t>
      </w:r>
      <w:r w:rsidR="00D427E7">
        <w:rPr>
          <w:lang w:val="en-US"/>
        </w:rPr>
        <w:t xml:space="preserve">. </w:t>
      </w:r>
      <w:r w:rsidRPr="5E74CD3E">
        <w:rPr>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r w:rsidRPr="3F3D12B7">
        <w:rPr>
          <w:lang w:val="en-US"/>
        </w:rPr>
        <w:t xml:space="preserve">Enzyme analysis </w:t>
      </w:r>
    </w:p>
    <w:p w14:paraId="6982FA2C" w14:textId="2AFB61D7"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832637">
        <w:rPr>
          <w:lang w:val="en-US"/>
        </w:rPr>
        <w:t>χ</w:t>
      </w:r>
      <w:r w:rsidR="00832637">
        <w:t>² =2297.23</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3,</w:t>
      </w:r>
      <w:r w:rsidR="00832637" w:rsidRPr="5E74CD3E">
        <w:rPr>
          <w:lang w:val="en-US"/>
        </w:rPr>
        <w:t xml:space="preserve"> </w:t>
      </w:r>
      <w:r w:rsidR="00832637">
        <w:rPr>
          <w:i/>
          <w:iCs/>
          <w:lang w:val="en-US"/>
        </w:rPr>
        <w:t xml:space="preserve">p </w:t>
      </w:r>
      <w:r w:rsidR="00832637">
        <w:rPr>
          <w:lang w:val="en-US"/>
        </w:rPr>
        <w:t>&lt;0.001</w:t>
      </w:r>
      <w:r w:rsidR="009803D1">
        <w:rPr>
          <w:lang w:val="en-US"/>
        </w:rPr>
        <w:t>)</w:t>
      </w:r>
      <w:r>
        <w:rPr>
          <w:lang w:val="en-US"/>
        </w:rPr>
        <w:t xml:space="preserve">, however, no significant differences were seen in </w:t>
      </w:r>
      <w:r w:rsidR="00832637">
        <w:rPr>
          <w:lang w:val="en-US"/>
        </w:rPr>
        <w:t xml:space="preserve">the </w:t>
      </w:r>
      <w:r>
        <w:rPr>
          <w:lang w:val="en-US"/>
        </w:rPr>
        <w:t xml:space="preserve">LDH </w:t>
      </w:r>
      <w:r w:rsidR="00832637">
        <w:rPr>
          <w:lang w:val="en-US"/>
        </w:rPr>
        <w:t>thermal performance curves of low- and high-latitude fish (</w:t>
      </w:r>
      <w:r w:rsidR="00832637">
        <w:rPr>
          <w:i/>
          <w:iCs/>
          <w:lang w:val="en-US"/>
        </w:rPr>
        <w:t xml:space="preserve">p </w:t>
      </w:r>
      <w:r w:rsidR="00832637">
        <w:rPr>
          <w:lang w:val="en-US"/>
        </w:rPr>
        <w:t>=0.98, [CI: -2.00, 1.94];</w:t>
      </w:r>
      <w:r w:rsidR="00832637" w:rsidRPr="3E619783">
        <w:rPr>
          <w:b/>
          <w:bCs/>
          <w:lang w:val="en-US"/>
        </w:rPr>
        <w:t xml:space="preserve"> Figure 4a</w:t>
      </w:r>
      <w:r w:rsidR="00832637">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t>
      </w:r>
      <w:r w:rsidR="00832637">
        <w:rPr>
          <w:lang w:val="en-US"/>
        </w:rPr>
        <w:t>displayed similar results to LDH, a positive correlation with temperature (χ</w:t>
      </w:r>
      <w:r w:rsidR="00832637">
        <w:t>² =1364.86</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2,</w:t>
      </w:r>
      <w:r w:rsidR="00832637" w:rsidRPr="5E74CD3E">
        <w:rPr>
          <w:lang w:val="en-US"/>
        </w:rPr>
        <w:t xml:space="preserve"> </w:t>
      </w:r>
      <w:r w:rsidR="00832637">
        <w:rPr>
          <w:i/>
          <w:iCs/>
          <w:lang w:val="en-US"/>
        </w:rPr>
        <w:t xml:space="preserve">p </w:t>
      </w:r>
      <w:r w:rsidR="00832637">
        <w:rPr>
          <w:lang w:val="en-US"/>
        </w:rPr>
        <w:t xml:space="preserve">&lt;0.001), but no significant difference between the low- and high-latitude thermal performance curves </w:t>
      </w:r>
      <w:r w:rsidR="0071722B">
        <w:rPr>
          <w:lang w:val="en-US"/>
        </w:rPr>
        <w:t>(</w:t>
      </w:r>
      <w:r w:rsidR="0071722B">
        <w:rPr>
          <w:i/>
          <w:iCs/>
          <w:lang w:val="en-US"/>
        </w:rPr>
        <w:t xml:space="preserve">p </w:t>
      </w:r>
      <w:r w:rsidR="00832637">
        <w:rPr>
          <w:lang w:val="en-US"/>
        </w:rPr>
        <w:t>=0.14</w:t>
      </w:r>
      <w:r w:rsidR="0071722B">
        <w:rPr>
          <w:lang w:val="en-US"/>
        </w:rPr>
        <w:t xml:space="preserve">, [CI: </w:t>
      </w:r>
      <w:r w:rsidR="00E26E48">
        <w:rPr>
          <w:lang w:val="en-US"/>
        </w:rPr>
        <w:t>-</w:t>
      </w:r>
      <w:r w:rsidR="00832637">
        <w:rPr>
          <w:lang w:val="en-US"/>
        </w:rPr>
        <w:t>0.0097</w:t>
      </w:r>
      <w:r w:rsidR="00E26E48">
        <w:rPr>
          <w:lang w:val="en-US"/>
        </w:rPr>
        <w:t>, -</w:t>
      </w:r>
      <w:r w:rsidR="00832637">
        <w:rPr>
          <w:lang w:val="en-US"/>
        </w:rPr>
        <w:t>0.0014</w:t>
      </w:r>
      <w:r w:rsidR="00E26E48">
        <w:rPr>
          <w:lang w:val="en-US"/>
        </w:rPr>
        <w:t xml:space="preserve">]; </w:t>
      </w:r>
      <w:r w:rsidR="00E26E48">
        <w:rPr>
          <w:b/>
          <w:bCs/>
          <w:lang w:val="en-US"/>
        </w:rPr>
        <w:t>Figure 4b</w:t>
      </w:r>
      <w:r w:rsidR="00E26E48">
        <w:rPr>
          <w:lang w:val="en-US"/>
        </w:rPr>
        <w:t xml:space="preserve">). </w:t>
      </w:r>
      <w:r w:rsidR="0085527D">
        <w:rPr>
          <w:lang w:val="en-US"/>
        </w:rPr>
        <w:t>LDH:CS ratio</w:t>
      </w:r>
      <w:r w:rsidR="00064AA6">
        <w:rPr>
          <w:lang w:val="en-US"/>
        </w:rPr>
        <w:t xml:space="preserve"> </w:t>
      </w:r>
      <w:r w:rsidR="0085527D">
        <w:rPr>
          <w:lang w:val="en-US"/>
        </w:rPr>
        <w:t>was also positively correlated with temperature (χ</w:t>
      </w:r>
      <w:r w:rsidR="0085527D">
        <w:t>² =51.70</w:t>
      </w:r>
      <w:r w:rsidR="0085527D" w:rsidRPr="5E74CD3E">
        <w:rPr>
          <w:lang w:val="en-US"/>
        </w:rPr>
        <w:t>,</w:t>
      </w:r>
      <w:r w:rsidR="0085527D">
        <w:rPr>
          <w:lang w:val="en-US"/>
        </w:rPr>
        <w:t xml:space="preserve"> </w:t>
      </w:r>
      <w:proofErr w:type="spellStart"/>
      <w:r w:rsidR="0085527D">
        <w:rPr>
          <w:lang w:val="en-US"/>
        </w:rPr>
        <w:t>df</w:t>
      </w:r>
      <w:proofErr w:type="spellEnd"/>
      <w:r w:rsidR="0085527D">
        <w:rPr>
          <w:lang w:val="en-US"/>
        </w:rPr>
        <w:t xml:space="preserve"> =1,</w:t>
      </w:r>
      <w:r w:rsidR="0085527D" w:rsidRPr="5E74CD3E">
        <w:rPr>
          <w:lang w:val="en-US"/>
        </w:rPr>
        <w:t xml:space="preserve"> </w:t>
      </w:r>
      <w:r w:rsidR="0085527D">
        <w:rPr>
          <w:i/>
          <w:iCs/>
          <w:lang w:val="en-US"/>
        </w:rPr>
        <w:t xml:space="preserve">p </w:t>
      </w:r>
      <w:r w:rsidR="0085527D">
        <w:rPr>
          <w:lang w:val="en-US"/>
        </w:rPr>
        <w:t>&lt;0.001), but no significant difference was observed between low- and high-latitude fish (</w:t>
      </w:r>
      <w:r w:rsidR="0085527D">
        <w:rPr>
          <w:i/>
          <w:iCs/>
          <w:lang w:val="en-US"/>
        </w:rPr>
        <w:t xml:space="preserve">p </w:t>
      </w:r>
      <w:r w:rsidR="0085527D">
        <w:rPr>
          <w:lang w:val="en-US"/>
        </w:rPr>
        <w:t>=0.91, [CI: -0.23, 0.25];</w:t>
      </w:r>
      <w:r w:rsidR="0085527D" w:rsidRPr="3E619783">
        <w:rPr>
          <w:b/>
          <w:bCs/>
          <w:lang w:val="en-US"/>
        </w:rPr>
        <w:t xml:space="preserve"> Figure 4</w:t>
      </w:r>
      <w:r w:rsidR="0085527D">
        <w:rPr>
          <w:b/>
          <w:bCs/>
          <w:lang w:val="en-US"/>
        </w:rPr>
        <w:t>c)</w:t>
      </w:r>
      <w:r w:rsidR="0085527D">
        <w:rPr>
          <w:lang w:val="en-US"/>
        </w:rPr>
        <w:t xml:space="preserve">. </w:t>
      </w:r>
    </w:p>
    <w:p w14:paraId="59F8D999" w14:textId="0725D519" w:rsidR="00AE2648" w:rsidRPr="00917600" w:rsidRDefault="6B3B70FA" w:rsidP="6B3B70FA">
      <w:pPr>
        <w:pStyle w:val="Heading1"/>
        <w:spacing w:line="240" w:lineRule="auto"/>
        <w:rPr>
          <w:lang w:val="en-US"/>
        </w:rPr>
      </w:pPr>
      <w:r w:rsidRPr="00917600">
        <w:rPr>
          <w:lang w:val="en-US"/>
        </w:rPr>
        <w:t>Discussion</w:t>
      </w:r>
    </w:p>
    <w:p w14:paraId="52D6F737" w14:textId="36D8D8F7" w:rsidR="00BC364A" w:rsidRPr="00E252A8" w:rsidRDefault="5E74CD3E" w:rsidP="00AD1B89">
      <w:pPr>
        <w:spacing w:line="240" w:lineRule="auto"/>
        <w:jc w:val="both"/>
        <w:rPr>
          <w:color w:val="000000" w:themeColor="text1"/>
          <w:lang w:val="en-US"/>
        </w:rPr>
      </w:pPr>
      <w:r w:rsidRPr="00E252A8">
        <w:rPr>
          <w:color w:val="000000" w:themeColor="text1"/>
          <w:lang w:val="en-US"/>
        </w:rPr>
        <w:t>How populations respond to climate change will depend on</w:t>
      </w:r>
      <w:r w:rsidR="00527876" w:rsidRPr="00E252A8">
        <w:rPr>
          <w:color w:val="000000" w:themeColor="text1"/>
          <w:lang w:val="en-US"/>
        </w:rPr>
        <w:t xml:space="preserve"> traits that are adapted to localized</w:t>
      </w:r>
      <w:r w:rsidRPr="00E252A8">
        <w:rPr>
          <w:color w:val="000000" w:themeColor="text1"/>
          <w:lang w:val="en-US"/>
        </w:rPr>
        <w:t xml:space="preserve"> environmental conditions.</w:t>
      </w:r>
      <w:r w:rsidR="00527876" w:rsidRPr="00E252A8">
        <w:rPr>
          <w:color w:val="000000" w:themeColor="text1"/>
          <w:lang w:val="en-US"/>
        </w:rPr>
        <w:t xml:space="preserve"> </w:t>
      </w:r>
      <w:r w:rsidR="00E252A8" w:rsidRPr="00E252A8">
        <w:rPr>
          <w:color w:val="000000" w:themeColor="text1"/>
          <w:lang w:val="en-US"/>
        </w:rPr>
        <w:t xml:space="preserve">Localized environment conditions can influence thermal preferences and limitation within populations via plastic and evolutionary mechanisms, creating complex adaptive landscape across species’ distributions </w:t>
      </w:r>
      <w:r w:rsidR="00E252A8" w:rsidRPr="00E252A8">
        <w:rPr>
          <w:color w:val="000000" w:themeColor="text1"/>
          <w:lang w:val="en-US"/>
        </w:rPr>
        <w:fldChar w:fldCharType="begin" w:fldLock="1"/>
      </w:r>
      <w:r w:rsidR="00554642">
        <w:rPr>
          <w:color w:val="000000" w:themeColor="text1"/>
          <w:lang w:val="en-US"/>
        </w:rP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id":"ITEM-2","itemData":{"DOI":"10.1098/rstb.2012.0005","ISSN":"14712970","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 2012 The Royal Society.","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M.","non-dropping-particle":"","parse-names":false,"suffix":""},{"dropping-particle":"","family":"Jess","given":"Mellissa","non-dropping-particle":"","parse-names":false,"suffix":""},{"dropping-particle":"","family":"Williams","given":"Stephen E.","non-dropping-particle":"","parse-names":false,"suffix":""}],"container-title":"Philosophical Transactions of the Royal Society B: Biological Sciences","id":"ITEM-2","issue":"1596","issued":{"date-parts":[["2012"]]},"page":"1665-1679","title":"Predicting organismal vulnerability to climate warming: Roles of behaviour, physiology and adaptation","type":"article-journal","volume":"367"},"uris":["http://www.mendeley.com/documents/?uuid=0f4381cc-076f-43ec-83db-66a4449d0aa8"]}],"mendeley":{"formattedCitation":"(Huey et al. 2012; Valladares et al. 2014)","plainTextFormattedCitation":"(Huey et al. 2012; Valladares et al. 2014)","previouslyFormattedCitation":"(Huey et al. 2012; Valladares et al. 2014)"},"properties":{"noteIndex":0},"schema":"https://github.com/citation-style-language/schema/raw/master/csl-citation.json"}</w:instrText>
      </w:r>
      <w:r w:rsidR="00E252A8" w:rsidRPr="00E252A8">
        <w:rPr>
          <w:color w:val="000000" w:themeColor="text1"/>
          <w:lang w:val="en-US"/>
        </w:rPr>
        <w:fldChar w:fldCharType="separate"/>
      </w:r>
      <w:r w:rsidR="00E252A8" w:rsidRPr="00E252A8">
        <w:rPr>
          <w:noProof/>
          <w:color w:val="000000" w:themeColor="text1"/>
          <w:lang w:val="en-US"/>
        </w:rPr>
        <w:t>(Huey et al. 2012; Valladares et al. 2014)</w:t>
      </w:r>
      <w:r w:rsidR="00E252A8" w:rsidRPr="00E252A8">
        <w:rPr>
          <w:color w:val="000000" w:themeColor="text1"/>
          <w:lang w:val="en-US"/>
        </w:rPr>
        <w:fldChar w:fldCharType="end"/>
      </w:r>
      <w:r w:rsidR="00E252A8" w:rsidRPr="00E252A8">
        <w:rPr>
          <w:color w:val="000000" w:themeColor="text1"/>
          <w:lang w:val="en-US"/>
        </w:rPr>
        <w:t xml:space="preserve">. </w:t>
      </w:r>
      <w:r w:rsidR="00D20776" w:rsidRPr="00E252A8">
        <w:rPr>
          <w:color w:val="000000" w:themeColor="text1"/>
          <w:lang w:val="en-US"/>
        </w:rPr>
        <w:t>Identifying existing intraspecific variation is therefore essential to accurately predicting populations’ (and therefore species’) responses to climate change. Our study found evidence of co-gradient variation</w:t>
      </w:r>
      <w:r w:rsidR="00E252A8" w:rsidRPr="00E252A8">
        <w:rPr>
          <w:color w:val="000000" w:themeColor="text1"/>
          <w:lang w:val="en-US"/>
        </w:rPr>
        <w:t xml:space="preserve"> (i.e., aligned environmental and genetic influences)</w:t>
      </w:r>
      <w:r w:rsidR="00D20776" w:rsidRPr="00E252A8">
        <w:rPr>
          <w:color w:val="000000" w:themeColor="text1"/>
          <w:lang w:val="en-US"/>
        </w:rPr>
        <w:t xml:space="preserve"> within aerobic physiology traits, suggesting that these traits are adapted to localized environmental </w:t>
      </w:r>
      <w:r w:rsidR="00E252A8" w:rsidRPr="00E252A8">
        <w:rPr>
          <w:color w:val="000000" w:themeColor="text1"/>
          <w:lang w:val="en-US"/>
        </w:rPr>
        <w:t xml:space="preserve">conditions. However, no intraspecific variation was found in several other traits including immunocompetence, hematocrit, and enzyme activity. </w:t>
      </w:r>
    </w:p>
    <w:p w14:paraId="2E4B9AD0" w14:textId="08E6661B" w:rsidR="00571DA9" w:rsidRDefault="5E74CD3E" w:rsidP="5E74CD3E">
      <w:pPr>
        <w:spacing w:line="240" w:lineRule="auto"/>
        <w:jc w:val="both"/>
        <w:rPr>
          <w:lang w:val="en-US"/>
        </w:rPr>
      </w:pPr>
      <w:r w:rsidRPr="5E74CD3E">
        <w:rPr>
          <w:lang w:val="en-US"/>
        </w:rPr>
        <w:t>Evidence of co-gradient variation was observed in aerobic capacity. Low-latitude populations showed a higher thermal optimum for aerobic performance (MO</w:t>
      </w:r>
      <w:r w:rsidRPr="5E74CD3E">
        <w:rPr>
          <w:vertAlign w:val="subscript"/>
          <w:lang w:val="en-US"/>
        </w:rPr>
        <w:t xml:space="preserve">2max </w:t>
      </w:r>
      <w:r w:rsidRPr="008D2815">
        <w:rPr>
          <w:lang w:val="en-US"/>
        </w:rPr>
        <w:t>and AAS)</w:t>
      </w:r>
      <w:r w:rsidRPr="5E74CD3E">
        <w:rPr>
          <w:lang w:val="en-US"/>
        </w:rPr>
        <w:t xml:space="preserve"> from 30-31</w:t>
      </w:r>
      <w:r w:rsidR="008D2815">
        <w:rPr>
          <w:lang w:val="en-US"/>
        </w:rPr>
        <w:t>.</w:t>
      </w:r>
      <w:r w:rsidRPr="5E74CD3E">
        <w:rPr>
          <w:lang w:val="en-US"/>
        </w:rPr>
        <w:t>5</w:t>
      </w:r>
      <w:r w:rsidR="008D2815">
        <w:rPr>
          <w:lang w:val="en-US"/>
        </w:rPr>
        <w:t>°</w:t>
      </w:r>
      <w:r w:rsidRPr="5E74CD3E">
        <w:rPr>
          <w:lang w:val="en-US"/>
        </w:rPr>
        <w:t>C, and higher capacity at th</w:t>
      </w:r>
      <w:r w:rsidR="008D2815">
        <w:rPr>
          <w:lang w:val="en-US"/>
        </w:rPr>
        <w:t>is</w:t>
      </w:r>
      <w:r w:rsidRPr="5E74CD3E">
        <w:rPr>
          <w:lang w:val="en-US"/>
        </w:rPr>
        <w:t xml:space="preserve"> temperature</w:t>
      </w:r>
      <w:r w:rsidR="008D2815">
        <w:rPr>
          <w:lang w:val="en-US"/>
        </w:rPr>
        <w:t xml:space="preserve"> range</w:t>
      </w:r>
      <w:r w:rsidRPr="5E74CD3E">
        <w:rPr>
          <w:lang w:val="en-US"/>
        </w:rPr>
        <w:t xml:space="preserve"> than high-latitude conspecifics. </w:t>
      </w:r>
      <w:r w:rsidR="008D2815">
        <w:rPr>
          <w:lang w:val="en-US"/>
        </w:rPr>
        <w:t>F</w:t>
      </w:r>
      <w:r w:rsidRPr="5E74CD3E">
        <w:rPr>
          <w:lang w:val="en-US"/>
        </w:rPr>
        <w:t>ish from low-latitude exhibited rising MO</w:t>
      </w:r>
      <w:r w:rsidRPr="5E74CD3E">
        <w:rPr>
          <w:vertAlign w:val="subscript"/>
          <w:lang w:val="en-US"/>
        </w:rPr>
        <w:t>2max</w:t>
      </w:r>
      <w:r w:rsidRPr="5E74CD3E">
        <w:rPr>
          <w:lang w:val="en-US"/>
        </w:rPr>
        <w:t xml:space="preserve"> and MO</w:t>
      </w:r>
      <w:r w:rsidRPr="5E74CD3E">
        <w:rPr>
          <w:vertAlign w:val="subscript"/>
          <w:lang w:val="en-US"/>
        </w:rPr>
        <w:t>2Rest</w:t>
      </w:r>
      <w:r w:rsidRPr="5E74CD3E">
        <w:rPr>
          <w:lang w:val="en-US"/>
        </w:rPr>
        <w:t xml:space="preserve"> with warming,</w:t>
      </w:r>
      <w:r w:rsidR="008D2815">
        <w:rPr>
          <w:lang w:val="en-US"/>
        </w:rPr>
        <w:t xml:space="preserve"> however,</w:t>
      </w:r>
      <w:r w:rsidRPr="5E74CD3E">
        <w:rPr>
          <w:lang w:val="en-US"/>
        </w:rPr>
        <w:t xml:space="preserve"> high</w:t>
      </w:r>
      <w:r w:rsidR="008D2815">
        <w:rPr>
          <w:lang w:val="en-US"/>
        </w:rPr>
        <w:t>-</w:t>
      </w:r>
      <w:r w:rsidRPr="5E74CD3E">
        <w:rPr>
          <w:lang w:val="en-US"/>
        </w:rPr>
        <w:t>latitude populations displayed a plateaued MO</w:t>
      </w:r>
      <w:r w:rsidRPr="5E74CD3E">
        <w:rPr>
          <w:vertAlign w:val="subscript"/>
          <w:lang w:val="en-US"/>
        </w:rPr>
        <w:t xml:space="preserve">2max </w:t>
      </w:r>
      <w:r w:rsidRPr="5E74CD3E">
        <w:rPr>
          <w:lang w:val="en-US"/>
        </w:rPr>
        <w:t>across the testing temperature range and consequently reduced AAS</w:t>
      </w:r>
      <w:r w:rsidR="008D2815">
        <w:rPr>
          <w:lang w:val="en-US"/>
        </w:rPr>
        <w:t>,</w:t>
      </w:r>
      <w:r w:rsidRPr="5E74CD3E">
        <w:rPr>
          <w:lang w:val="en-US"/>
        </w:rPr>
        <w:t xml:space="preserve"> due to increasing MO</w:t>
      </w:r>
      <w:r w:rsidRPr="5E74CD3E">
        <w:rPr>
          <w:vertAlign w:val="subscript"/>
          <w:lang w:val="en-US"/>
        </w:rPr>
        <w:t>2Rest</w:t>
      </w:r>
      <w:r w:rsidRPr="5E74CD3E">
        <w:rPr>
          <w:lang w:val="en-US"/>
        </w:rPr>
        <w:t xml:space="preserve">. </w:t>
      </w:r>
      <w:r w:rsidRPr="5E74CD3E">
        <w:rPr>
          <w:color w:val="000000" w:themeColor="text1"/>
          <w:lang w:val="en-US"/>
        </w:rPr>
        <w:t>Improved aerobic capacity at higher temperatures suggests low-latitude populations are adapted</w:t>
      </w:r>
      <w:r w:rsidR="00064AA6">
        <w:rPr>
          <w:color w:val="000000" w:themeColor="text1"/>
          <w:lang w:val="en-US"/>
        </w:rPr>
        <w:t xml:space="preserve"> to warmer temperatures</w:t>
      </w:r>
      <w:r w:rsidRPr="5E74CD3E">
        <w:rPr>
          <w:color w:val="000000" w:themeColor="text1"/>
          <w:lang w:val="en-US"/>
        </w:rPr>
        <w:t xml:space="preserve">, compared to high-latitude conspecifics. </w:t>
      </w:r>
      <w:r w:rsidRPr="5E74CD3E">
        <w:rPr>
          <w:lang w:val="en-US"/>
        </w:rPr>
        <w:t xml:space="preserve">AAS can serve as a proxy for the limits of oxygen demanding processes (e.g., motor activity, reproductive output, growth) that can be performed simultaneously </w:t>
      </w:r>
      <w:r w:rsidR="00F44180" w:rsidRPr="5E74CD3E">
        <w:rPr>
          <w:lang w:val="en-US"/>
        </w:rPr>
        <w:fldChar w:fldCharType="begin" w:fldLock="1"/>
      </w:r>
      <w:r w:rsidR="00F44180"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Pr="5E74CD3E">
        <w:rPr>
          <w:noProof/>
          <w:lang w:val="en-US"/>
        </w:rPr>
        <w:t>(Clark et al. 2013)</w:t>
      </w:r>
      <w:r w:rsidR="00F44180" w:rsidRPr="5E74CD3E">
        <w:rPr>
          <w:lang w:val="en-US"/>
        </w:rPr>
        <w:fldChar w:fldCharType="end"/>
      </w:r>
      <w:r w:rsidRPr="5E74CD3E">
        <w:rPr>
          <w:lang w:val="en-US"/>
        </w:rPr>
        <w:t xml:space="preserve"> and is expected to be a primary mechanism that determines how fish will respond to climate change </w:t>
      </w:r>
      <w:r w:rsidR="00F44180" w:rsidRPr="5E74CD3E">
        <w:rPr>
          <w:lang w:val="en-US"/>
        </w:rPr>
        <w:fldChar w:fldCharType="begin" w:fldLock="1"/>
      </w:r>
      <w:r w:rsidR="00F44180"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Pr="5E74CD3E">
        <w:rPr>
          <w:noProof/>
          <w:lang w:val="en-US"/>
        </w:rPr>
        <w:t>(Pörtner and Knust 2007; Pörtner et al. 2017)</w:t>
      </w:r>
      <w:r w:rsidR="00F44180" w:rsidRPr="5E74CD3E">
        <w:rPr>
          <w:lang w:val="en-US"/>
        </w:rPr>
        <w:fldChar w:fldCharType="end"/>
      </w:r>
      <w:r w:rsidRPr="5E74CD3E">
        <w:rPr>
          <w:lang w:val="en-US"/>
        </w:rPr>
        <w:t xml:space="preserve">. </w:t>
      </w:r>
      <w:r w:rsidRPr="5E74CD3E">
        <w:rPr>
          <w:lang w:val="en-US"/>
        </w:rPr>
        <w:lastRenderedPageBreak/>
        <w:t xml:space="preserve">Therefore, </w:t>
      </w:r>
      <w:r w:rsidR="00AD1B89">
        <w:rPr>
          <w:lang w:val="en-US"/>
        </w:rPr>
        <w:t>under</w:t>
      </w:r>
      <w:r w:rsidRPr="5E74CD3E">
        <w:rPr>
          <w:lang w:val="en-US"/>
        </w:rPr>
        <w:t xml:space="preserve"> future projected warming low-latitude fish are expected to have increased fitness over high-latitude populations</w:t>
      </w:r>
      <w:r w:rsidR="00AC40A3">
        <w:rPr>
          <w:lang w:val="en-US"/>
        </w:rPr>
        <w:t xml:space="preserve">. </w:t>
      </w:r>
    </w:p>
    <w:p w14:paraId="00C33F24" w14:textId="133239F0"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3C7B16">
        <w:rPr>
          <w:lang w:val="en-US"/>
        </w:rPr>
        <w:t xml:space="preserve">Immune response, enzyme performance, and </w:t>
      </w:r>
      <w:r w:rsidR="00C26289" w:rsidRPr="003C7B16">
        <w:rPr>
          <w:lang w:val="en-US"/>
        </w:rPr>
        <w:t>hematocrit</w:t>
      </w:r>
      <w:r w:rsidR="006622FF" w:rsidRPr="003C7B16">
        <w:rPr>
          <w:lang w:val="en-US"/>
        </w:rPr>
        <w:t xml:space="preserve"> may therefore represent traits not </w:t>
      </w:r>
      <w:r w:rsidR="00F01985" w:rsidRPr="003C7B16">
        <w:rPr>
          <w:lang w:val="en-US"/>
        </w:rPr>
        <w:t xml:space="preserve">placed under strong selection pressure by </w:t>
      </w:r>
      <w:r w:rsidR="00FE602D" w:rsidRPr="003C7B16">
        <w:rPr>
          <w:lang w:val="en-US"/>
        </w:rPr>
        <w:t xml:space="preserve">local </w:t>
      </w:r>
      <w:r w:rsidR="00F01985" w:rsidRPr="003C7B16">
        <w:rPr>
          <w:lang w:val="en-US"/>
        </w:rPr>
        <w:t>thermal</w:t>
      </w:r>
      <w:r w:rsidR="00C26289" w:rsidRPr="003C7B16">
        <w:rPr>
          <w:lang w:val="en-US"/>
        </w:rPr>
        <w:t xml:space="preserve"> conditions</w:t>
      </w:r>
      <w:r w:rsidR="001553B5" w:rsidRPr="003C7B16">
        <w:rPr>
          <w:lang w:val="en-US"/>
        </w:rPr>
        <w:t xml:space="preserve">, </w:t>
      </w:r>
      <w:r w:rsidR="00F469A0" w:rsidRPr="003C7B16">
        <w:rPr>
          <w:lang w:val="en-US"/>
        </w:rPr>
        <w:t>potentially</w:t>
      </w:r>
      <w:r w:rsidR="001553B5" w:rsidRPr="003C7B16">
        <w:rPr>
          <w:lang w:val="en-US"/>
        </w:rPr>
        <w:t xml:space="preserve"> due to the presence of a strong</w:t>
      </w:r>
      <w:r w:rsidR="00057682" w:rsidRPr="003C7B16">
        <w:rPr>
          <w:lang w:val="en-US"/>
        </w:rPr>
        <w:t>er</w:t>
      </w:r>
      <w:r w:rsidR="001553B5" w:rsidRPr="003C7B16">
        <w:rPr>
          <w:lang w:val="en-US"/>
        </w:rPr>
        <w:t xml:space="preserve"> selection pressure</w:t>
      </w:r>
      <w:r w:rsidR="00F469A0" w:rsidRPr="003C7B16">
        <w:rPr>
          <w:lang w:val="en-US"/>
        </w:rPr>
        <w:t>,</w:t>
      </w:r>
      <w:r w:rsidR="001553B5" w:rsidRPr="003C7B16">
        <w:rPr>
          <w:lang w:val="en-US"/>
        </w:rPr>
        <w:t xml:space="preserve"> </w:t>
      </w:r>
      <w:r w:rsidR="00AC40A3">
        <w:rPr>
          <w:lang w:val="en-US"/>
        </w:rPr>
        <w:t>and/</w:t>
      </w:r>
      <w:r w:rsidR="001553B5" w:rsidRPr="003C7B16">
        <w:rPr>
          <w:lang w:val="en-US"/>
        </w:rPr>
        <w:t>or physio</w:t>
      </w:r>
      <w:r w:rsidR="00ED771F" w:rsidRPr="003C7B16">
        <w:rPr>
          <w:lang w:val="en-US"/>
        </w:rPr>
        <w:t>chemical</w:t>
      </w:r>
      <w:r w:rsidR="001553B5" w:rsidRPr="003C7B16">
        <w:rPr>
          <w:lang w:val="en-US"/>
        </w:rPr>
        <w:t xml:space="preserve"> limitations</w:t>
      </w:r>
      <w:r w:rsidR="00C26289" w:rsidRPr="003C7B16">
        <w:rPr>
          <w:lang w:val="en-US"/>
        </w:rPr>
        <w:t xml:space="preserve">. </w:t>
      </w:r>
    </w:p>
    <w:p w14:paraId="564D4BDC" w14:textId="34F1D828"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 xml:space="preserve">Considering the observed pattern in AAS, we might have expected latitudinal differences in hematocrit (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 xml:space="preserve">resulted in an increase in hematocrit to allow maintenance of aerobic capacity (McMahon </w:t>
      </w:r>
      <w:r w:rsidRPr="00C577AC">
        <w:rPr>
          <w:rStyle w:val="normaltextrun"/>
          <w:rFonts w:ascii="Calibri" w:hAnsi="Calibri" w:cs="Calibri"/>
          <w:i/>
          <w:iCs/>
          <w:sz w:val="22"/>
          <w:szCs w:val="22"/>
          <w:lang w:val="en-US"/>
        </w:rPr>
        <w:t>in review</w:t>
      </w:r>
      <w:r>
        <w:rPr>
          <w:rStyle w:val="normaltextrun"/>
          <w:rFonts w:ascii="Calibri" w:hAnsi="Calibri" w:cs="Calibri"/>
          <w:sz w:val="22"/>
          <w:szCs w:val="22"/>
          <w:lang w:val="en-US"/>
        </w:rPr>
        <w:t>).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t>
      </w:r>
      <w:r w:rsidRPr="00554642">
        <w:rPr>
          <w:rStyle w:val="normaltextrun"/>
          <w:rFonts w:ascii="Calibri" w:hAnsi="Calibri" w:cs="Calibri"/>
          <w:sz w:val="22"/>
          <w:szCs w:val="22"/>
          <w:lang w:val="en-US"/>
        </w:rPr>
        <w:t>weeks</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Johansen et al. 2021)</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 xml:space="preserve">. </w:t>
      </w:r>
      <w:r w:rsidRPr="00554642">
        <w:rPr>
          <w:rStyle w:val="normaltextrun"/>
          <w:rFonts w:ascii="Calibri" w:hAnsi="Calibri" w:cs="Calibri"/>
          <w:sz w:val="22"/>
          <w:szCs w:val="22"/>
          <w:lang w:val="en-US"/>
        </w:rPr>
        <w:t xml:space="preserve">Similarly, the </w:t>
      </w:r>
      <w:r w:rsidRPr="00554642">
        <w:rPr>
          <w:rStyle w:val="normaltextrun"/>
          <w:rFonts w:ascii="Calibri" w:hAnsi="Calibri" w:cs="Calibri"/>
          <w:lang w:val="en-US"/>
        </w:rPr>
        <w:t xml:space="preserve">pattern </w:t>
      </w:r>
      <w:r w:rsidRPr="00554642">
        <w:rPr>
          <w:rStyle w:val="normaltextrun"/>
          <w:rFonts w:ascii="Calibri" w:hAnsi="Calibri" w:cs="Calibri"/>
          <w:sz w:val="22"/>
          <w:szCs w:val="22"/>
          <w:lang w:val="en-US"/>
        </w:rPr>
        <w:t xml:space="preserve">of aerobic enzyme performance (CS) and a lack of significant difference between regions suggests that enzymatic performance does not limit aerobic capacity. Our findings instead support the theories that the heart and/or gills limit the ability to maintain oxygen delivery </w:t>
      </w:r>
      <w:r w:rsidR="003847C0" w:rsidRPr="00554642">
        <w:rPr>
          <w:rStyle w:val="normaltextrun"/>
          <w:rFonts w:ascii="Calibri" w:hAnsi="Calibri" w:cs="Calibri"/>
          <w:sz w:val="22"/>
          <w:szCs w:val="22"/>
          <w:lang w:val="en-US"/>
        </w:rPr>
        <w:fldChar w:fldCharType="begin" w:fldLock="1"/>
      </w:r>
      <w:r w:rsidR="00EE60C0" w:rsidRPr="00554642">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sidRPr="00554642">
        <w:rPr>
          <w:rStyle w:val="normaltextrun"/>
          <w:rFonts w:ascii="Calibri" w:hAnsi="Calibri" w:cs="Calibri"/>
          <w:sz w:val="22"/>
          <w:szCs w:val="22"/>
          <w:lang w:val="en-US"/>
        </w:rPr>
        <w:fldChar w:fldCharType="separate"/>
      </w:r>
      <w:r w:rsidR="00451E49" w:rsidRPr="00554642">
        <w:rPr>
          <w:rStyle w:val="normaltextrun"/>
          <w:rFonts w:ascii="Calibri" w:hAnsi="Calibri" w:cs="Calibri"/>
          <w:noProof/>
          <w:sz w:val="22"/>
          <w:szCs w:val="22"/>
          <w:lang w:val="en-US"/>
        </w:rPr>
        <w:t>(Pörtner and Farrell 2008; Pauly 2019)</w:t>
      </w:r>
      <w:r w:rsidR="003847C0" w:rsidRPr="00554642">
        <w:rPr>
          <w:rStyle w:val="normaltextrun"/>
          <w:rFonts w:ascii="Calibri" w:hAnsi="Calibri" w:cs="Calibri"/>
          <w:sz w:val="22"/>
          <w:szCs w:val="22"/>
          <w:lang w:val="en-US"/>
        </w:rPr>
        <w:fldChar w:fldCharType="end"/>
      </w:r>
      <w:r w:rsidRPr="00554642">
        <w:rPr>
          <w:rStyle w:val="normaltextrun"/>
          <w:rFonts w:ascii="Calibri" w:hAnsi="Calibri" w:cs="Calibri"/>
          <w:sz w:val="22"/>
          <w:szCs w:val="22"/>
          <w:lang w:val="en-US"/>
        </w:rPr>
        <w:t xml:space="preserve"> and ultimately determin</w:t>
      </w:r>
      <w:r w:rsidR="00FB0F73" w:rsidRPr="00554642">
        <w:rPr>
          <w:rStyle w:val="normaltextrun"/>
          <w:rFonts w:ascii="Calibri" w:hAnsi="Calibri" w:cs="Calibri"/>
          <w:sz w:val="22"/>
          <w:szCs w:val="22"/>
          <w:lang w:val="en-US"/>
        </w:rPr>
        <w:t>e</w:t>
      </w:r>
      <w:r w:rsidRPr="00554642">
        <w:rPr>
          <w:rStyle w:val="normaltextrun"/>
          <w:rFonts w:ascii="Calibri" w:hAnsi="Calibri" w:cs="Calibri"/>
          <w:sz w:val="22"/>
          <w:szCs w:val="22"/>
          <w:lang w:val="en-US"/>
        </w:rPr>
        <w:t xml:space="preserve"> thermal, tolerances, local adaptation, and plasticity in fish. Consequently, enzymatic activity with the heart may be more relevant to whole organismal aerobic by limiting cardiac function</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2","issue":"3","issued":{"date-parts":[["2017"]]},"page":"386-396","title":"Thermal sensitivity and phenotypic plasticity of cardiac mitochondrial metabolism in European perch, Perca fluviatilis","type":"article-journal","volume":"220"},"uris":["http://www.mendeley.com/documents/?uuid=f2da5281-c237-4c9f-b264-982c04384be8"]},{"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4","issue":"1","issued":{"date-parts":[["2019"]]},"page":"1-11","title":"Cardiac mitochondrial plasticity and thermal sensitivity in a fish inhabiting an artificially heated ecosystem","type":"article-journal","volume":"9"},"uris":["http://www.mendeley.com/documents/?uuid=4e0c9f7e-e12d-4c7d-a8b1-101ba905d6b3"]}],"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Farrell 2009; Ekström et al. 2017; Nyboer and Chapman 2018; Pichaud et al. 2019)</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w:t>
      </w:r>
    </w:p>
    <w:p w14:paraId="622E5B05" w14:textId="77777777" w:rsidR="00E149E8" w:rsidRPr="00E149E8" w:rsidRDefault="00E149E8" w:rsidP="00E149E8">
      <w:pPr>
        <w:pStyle w:val="paragraph"/>
        <w:spacing w:before="0" w:beforeAutospacing="0" w:after="0" w:afterAutospacing="0"/>
        <w:jc w:val="both"/>
        <w:textAlignment w:val="baseline"/>
        <w:rPr>
          <w:rFonts w:ascii="Segoe UI" w:hAnsi="Segoe UI" w:cs="Segoe UI"/>
          <w:sz w:val="18"/>
          <w:szCs w:val="18"/>
          <w:lang w:val="en-US"/>
        </w:rPr>
      </w:pPr>
    </w:p>
    <w:p w14:paraId="69413C84" w14:textId="580C6826"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While there was no latitudinal difference in immune response, there was a dependence on temperature, with significantly reduced response at temperatures above current-day summer of 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s reduced to nothing at 31.5°C</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64AA6">
        <w:rPr>
          <w:rStyle w:val="normaltextrun"/>
          <w:rFonts w:ascii="Calibri" w:hAnsi="Calibri" w:cs="Calibri"/>
          <w:sz w:val="22"/>
          <w:szCs w:val="22"/>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LaMonica et al. 2021)</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While immunological research in fish is emerging and scarce compared to other taxa, within bird species PHA swelling responses have been shown to be less costly than other activities (e.g., molting, breeding;</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Martin et al. 2006)</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64B1A4BE" w14:textId="2658B33C" w:rsidR="003F4E2C" w:rsidRPr="00C577AC"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5E5ED2">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et al.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EE60C0" w:rsidRPr="00EE60C0">
        <w:rPr>
          <w:rStyle w:val="normaltextrun"/>
          <w:rFonts w:ascii="Calibri" w:hAnsi="Calibri" w:cs="Calibri"/>
          <w:iCs/>
          <w:noProof/>
          <w:sz w:val="22"/>
          <w:szCs w:val="22"/>
          <w:lang w:val="en-US"/>
        </w:rPr>
        <w:t>(Donelson et al.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w:t>
      </w:r>
      <w:r w:rsidR="000F5F55" w:rsidRPr="00554642">
        <w:rPr>
          <w:rFonts w:asciiTheme="minorHAnsi" w:hAnsiTheme="minorHAnsi" w:cstheme="minorHAnsi"/>
          <w:sz w:val="22"/>
          <w:szCs w:val="22"/>
        </w:rPr>
        <w:t>optima hypothesis</w:t>
      </w:r>
      <w:r w:rsidR="00064AA6">
        <w:rPr>
          <w:rFonts w:asciiTheme="minorHAnsi" w:hAnsiTheme="minorHAnsi" w:cstheme="minorHAnsi"/>
          <w:sz w:val="22"/>
          <w:szCs w:val="22"/>
        </w:rPr>
        <w:t xml:space="preserve"> </w:t>
      </w:r>
      <w:r w:rsidR="00064AA6">
        <w:rPr>
          <w:rFonts w:asciiTheme="minorHAnsi" w:hAnsiTheme="minorHAnsi" w:cstheme="minorHAnsi"/>
          <w:sz w:val="22"/>
          <w:szCs w:val="22"/>
        </w:rPr>
        <w:fldChar w:fldCharType="begin" w:fldLock="1"/>
      </w:r>
      <w:r w:rsidR="00681AA2">
        <w:rPr>
          <w:rFonts w:asciiTheme="minorHAnsi" w:hAnsiTheme="minorHAnsi" w:cstheme="minorHAnsi"/>
          <w:sz w:val="22"/>
          <w:szCs w:val="22"/>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064AA6">
        <w:rPr>
          <w:rFonts w:asciiTheme="minorHAnsi" w:hAnsiTheme="minorHAnsi" w:cstheme="minorHAnsi"/>
          <w:sz w:val="22"/>
          <w:szCs w:val="22"/>
        </w:rPr>
        <w:fldChar w:fldCharType="separate"/>
      </w:r>
      <w:r w:rsidR="00064AA6" w:rsidRPr="00064AA6">
        <w:rPr>
          <w:rFonts w:asciiTheme="minorHAnsi" w:hAnsiTheme="minorHAnsi" w:cstheme="minorHAnsi"/>
          <w:noProof/>
          <w:sz w:val="22"/>
          <w:szCs w:val="22"/>
        </w:rPr>
        <w:t>(Clark et al. 2013)</w:t>
      </w:r>
      <w:r w:rsidR="00064AA6">
        <w:rPr>
          <w:rFonts w:asciiTheme="minorHAnsi" w:hAnsiTheme="minorHAnsi" w:cstheme="minorHAnsi"/>
          <w:sz w:val="22"/>
          <w:szCs w:val="22"/>
        </w:rPr>
        <w:fldChar w:fldCharType="end"/>
      </w:r>
      <w:r w:rsidR="00554642">
        <w:rPr>
          <w:rFonts w:asciiTheme="minorHAnsi" w:hAnsiTheme="minorHAnsi" w:cstheme="minorHAnsi"/>
          <w:sz w:val="22"/>
          <w:szCs w:val="22"/>
        </w:rPr>
        <w:t xml:space="preserve"> and highlights the need to study a range of performance metrics that are associated with fitness</w:t>
      </w:r>
      <w:r w:rsidRPr="00554642">
        <w:rPr>
          <w:rStyle w:val="normaltextrun"/>
          <w:rFonts w:ascii="Calibri" w:hAnsi="Calibri" w:cs="Calibri"/>
          <w:sz w:val="22"/>
          <w:szCs w:val="22"/>
          <w:lang w:val="en-US"/>
        </w:rPr>
        <w:t>. There</w:t>
      </w:r>
      <w:r>
        <w:rPr>
          <w:rStyle w:val="normaltextrun"/>
          <w:rFonts w:ascii="Calibri" w:hAnsi="Calibri" w:cs="Calibri"/>
          <w:sz w:val="22"/>
          <w:szCs w:val="22"/>
          <w:lang w:val="en-US"/>
        </w:rPr>
        <w:t xml:space="preserv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detected an average increase of 90% between first and second PHA injections; attributing the increase to acquired T-mediated immunity</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Santiago-Quesada et al. 2015)</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33A5585B" w:rsidR="5E74CD3E" w:rsidRPr="00652588" w:rsidRDefault="5E74CD3E" w:rsidP="00B64A70">
      <w:pPr>
        <w:spacing w:line="240" w:lineRule="auto"/>
        <w:jc w:val="both"/>
        <w:rPr>
          <w:b/>
          <w:bCs/>
          <w:lang w:val="en-US"/>
        </w:rPr>
      </w:pPr>
      <w:r w:rsidRPr="00652588">
        <w:rPr>
          <w:lang w:val="en-US"/>
        </w:rPr>
        <w:t>LDH</w:t>
      </w:r>
      <w:r w:rsidR="00517D13" w:rsidRPr="00652588">
        <w:rPr>
          <w:lang w:val="en-US"/>
        </w:rPr>
        <w:t xml:space="preserve"> </w:t>
      </w:r>
      <w:r w:rsidR="00DC7FEE">
        <w:rPr>
          <w:lang w:val="en-US"/>
        </w:rPr>
        <w:t>and</w:t>
      </w:r>
      <w:r w:rsidRPr="00652588">
        <w:rPr>
          <w:lang w:val="en-US"/>
        </w:rPr>
        <w:t xml:space="preserve"> CS</w:t>
      </w:r>
      <w:r w:rsidR="00517D13" w:rsidRPr="00652588">
        <w:rPr>
          <w:lang w:val="en-US"/>
        </w:rPr>
        <w:t xml:space="preserve"> activity, as well as LDH:CS ratios</w:t>
      </w:r>
      <w:r w:rsidRPr="00652588">
        <w:rPr>
          <w:lang w:val="en-US"/>
        </w:rPr>
        <w:t xml:space="preserve"> were significant</w:t>
      </w:r>
      <w:r w:rsidR="003C7B16" w:rsidRPr="00652588">
        <w:rPr>
          <w:lang w:val="en-US"/>
        </w:rPr>
        <w:t>ly positively</w:t>
      </w:r>
      <w:r w:rsidRPr="00652588">
        <w:rPr>
          <w:lang w:val="en-US"/>
        </w:rPr>
        <w:t xml:space="preserve"> correlated with temperature</w:t>
      </w:r>
      <w:r w:rsidR="003C7B16" w:rsidRPr="00652588">
        <w:rPr>
          <w:lang w:val="en-US"/>
        </w:rPr>
        <w:t>,</w:t>
      </w:r>
      <w:r w:rsidRPr="00652588">
        <w:rPr>
          <w:lang w:val="en-US"/>
        </w:rPr>
        <w:t xml:space="preserve"> however, neither enzyme showed significant differences between low- and high-latitude populations.</w:t>
      </w:r>
      <w:r w:rsidR="00517D13" w:rsidRPr="00652588">
        <w:rPr>
          <w:lang w:val="en-US"/>
        </w:rPr>
        <w:t xml:space="preserve"> </w:t>
      </w:r>
      <w:r w:rsidR="00517D13" w:rsidRPr="00652588">
        <w:rPr>
          <w:lang w:val="en-US"/>
        </w:rPr>
        <w:lastRenderedPageBreak/>
        <w:t xml:space="preserve">LDH and CS are proxy representations for anaerobic glycolysis </w:t>
      </w:r>
      <w:r w:rsidR="00517D13" w:rsidRPr="00652588">
        <w:rPr>
          <w:lang w:val="en-US"/>
        </w:rPr>
        <w:fldChar w:fldCharType="begin" w:fldLock="1"/>
      </w:r>
      <w:r w:rsidR="00517D13" w:rsidRPr="0065258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mendeley":{"formattedCitation":"(Savoie et al. 2008)","plainTextFormattedCitation":"(Savoie et al. 2008)","previouslyFormattedCitation":"(Savoie et al. 2008)"},"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w:t>
      </w:r>
      <w:r w:rsidR="00517D13" w:rsidRPr="00652588">
        <w:rPr>
          <w:lang w:val="en-US"/>
        </w:rPr>
        <w:fldChar w:fldCharType="end"/>
      </w:r>
      <w:r w:rsidR="00517D13" w:rsidRPr="00652588">
        <w:rPr>
          <w:lang w:val="en-US"/>
        </w:rPr>
        <w:t xml:space="preserve"> and aerobic capacity that can achieved via the citric acid cycle </w:t>
      </w:r>
      <w:r w:rsidR="00517D13" w:rsidRPr="00652588">
        <w:rPr>
          <w:lang w:val="en-US"/>
        </w:rPr>
        <w:fldChar w:fldCharType="begin" w:fldLock="1"/>
      </w:r>
      <w:r w:rsidR="00E252A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mendeley":{"formattedCitation":"(Savoie et al. 2008; Pichaud et al. 2019)","plainTextFormattedCitation":"(Savoie et al. 2008; Pichaud et al. 2019)","previouslyFormattedCitation":"(Savoie et al. 2008; Pichaud et al. 2019)"},"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 Pichaud et al. 2019)</w:t>
      </w:r>
      <w:r w:rsidR="00517D13" w:rsidRPr="00652588">
        <w:rPr>
          <w:lang w:val="en-US"/>
        </w:rPr>
        <w:fldChar w:fldCharType="end"/>
      </w:r>
      <w:r w:rsidR="00517D13" w:rsidRPr="00652588">
        <w:rPr>
          <w:lang w:val="en-US"/>
        </w:rPr>
        <w:t>, respectively. The positive relation between temperature and LDH:CS ratios suggest that as temperatures warm there is a greater reliance on anerobic metabolism, a pattern that</w:t>
      </w:r>
      <w:r w:rsidR="007423F2">
        <w:rPr>
          <w:lang w:val="en-US"/>
        </w:rPr>
        <w:t xml:space="preserve"> is expected among ectotherms, and</w:t>
      </w:r>
      <w:r w:rsidR="00517D13" w:rsidRPr="00652588">
        <w:rPr>
          <w:lang w:val="en-US"/>
        </w:rPr>
        <w:t xml:space="preserve"> has previously been identified in crown-of-thorns sea starts (</w:t>
      </w:r>
      <w:proofErr w:type="spellStart"/>
      <w:r w:rsidR="00517D13" w:rsidRPr="00652588">
        <w:rPr>
          <w:i/>
          <w:iCs/>
          <w:lang w:val="en-US"/>
        </w:rPr>
        <w:t>Acanthaster</w:t>
      </w:r>
      <w:proofErr w:type="spellEnd"/>
      <w:r w:rsidR="00517D13" w:rsidRPr="00652588">
        <w:rPr>
          <w:i/>
          <w:iCs/>
          <w:lang w:val="en-US"/>
        </w:rPr>
        <w:t xml:space="preserve"> spp.</w:t>
      </w:r>
      <w:r w:rsidR="00517D13" w:rsidRPr="00652588">
        <w:rPr>
          <w:lang w:val="en-US"/>
        </w:rPr>
        <w:t xml:space="preserve">; </w:t>
      </w:r>
      <w:r w:rsidR="00517D13" w:rsidRPr="00652588">
        <w:rPr>
          <w:lang w:val="en-US"/>
        </w:rPr>
        <w:fldChar w:fldCharType="begin" w:fldLock="1"/>
      </w:r>
      <w:r w:rsidR="00517D13" w:rsidRPr="00652588">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00517D13" w:rsidRPr="00652588">
        <w:rPr>
          <w:lang w:val="en-US"/>
        </w:rPr>
        <w:fldChar w:fldCharType="separate"/>
      </w:r>
      <w:r w:rsidR="00517D13" w:rsidRPr="00652588">
        <w:rPr>
          <w:noProof/>
          <w:lang w:val="en-US"/>
        </w:rPr>
        <w:t>Lang et al. 2021)</w:t>
      </w:r>
      <w:r w:rsidR="00517D13" w:rsidRPr="00652588">
        <w:rPr>
          <w:lang w:val="en-US"/>
        </w:rPr>
        <w:fldChar w:fldCharType="end"/>
      </w:r>
      <w:r w:rsidR="00517D13" w:rsidRPr="00652588">
        <w:rPr>
          <w:lang w:val="en-US"/>
        </w:rPr>
        <w:t xml:space="preserve">. </w:t>
      </w:r>
      <w:r w:rsidRPr="00652588">
        <w:rPr>
          <w:lang w:val="en-US"/>
        </w:rPr>
        <w:t xml:space="preserve">However, a lack of significant difference between regions suggests that enzymatic performance within white muscle of </w:t>
      </w:r>
      <w:proofErr w:type="spellStart"/>
      <w:r w:rsidRPr="00652588">
        <w:rPr>
          <w:i/>
          <w:iCs/>
          <w:lang w:val="en-US"/>
        </w:rPr>
        <w:t>Acanthochromis</w:t>
      </w:r>
      <w:proofErr w:type="spellEnd"/>
      <w:r w:rsidRPr="00652588">
        <w:rPr>
          <w:i/>
          <w:iCs/>
          <w:lang w:val="en-US"/>
        </w:rPr>
        <w:t xml:space="preserve"> polyacanthus</w:t>
      </w:r>
      <w:r w:rsidRPr="00652588">
        <w:rPr>
          <w:lang w:val="en-US"/>
        </w:rPr>
        <w:t xml:space="preserve">, does not contribute to organismal differences that were demonstrated via AAS. </w:t>
      </w:r>
      <w:r w:rsidR="00517D13" w:rsidRPr="00652588">
        <w:rPr>
          <w:lang w:val="en-US"/>
        </w:rPr>
        <w:t>E</w:t>
      </w:r>
      <w:r w:rsidRPr="00652588">
        <w:rPr>
          <w:lang w:val="en-US"/>
        </w:rPr>
        <w:t>nzymatic activity relevant to whole organismal response may be more prevalent in mitochondrial-rich muscle tissue-types, such as heart tissue that is associated with cardiac function</w:t>
      </w:r>
      <w:r w:rsidR="00652588" w:rsidRPr="00652588">
        <w:rPr>
          <w:lang w:val="en-US"/>
        </w:rPr>
        <w:t xml:space="preserve"> </w:t>
      </w:r>
      <w:r w:rsidR="00652588" w:rsidRPr="00652588">
        <w:rPr>
          <w:lang w:val="en-US"/>
        </w:rPr>
        <w:fldChar w:fldCharType="begin" w:fldLock="1"/>
      </w:r>
      <w:r w:rsidR="00652588" w:rsidRPr="00652588">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652588" w:rsidRPr="00652588">
        <w:rPr>
          <w:lang w:val="en-US"/>
        </w:rPr>
        <w:fldChar w:fldCharType="separate"/>
      </w:r>
      <w:r w:rsidR="00652588" w:rsidRPr="00652588">
        <w:rPr>
          <w:noProof/>
          <w:lang w:val="en-US"/>
        </w:rPr>
        <w:t>(Farrell 2009; Ekström et al. 2017; Nyboer and Chapman 2018; Pichaud et al. 2019)</w:t>
      </w:r>
      <w:r w:rsidR="00652588" w:rsidRPr="00652588">
        <w:rPr>
          <w:lang w:val="en-US"/>
        </w:rPr>
        <w:fldChar w:fldCharType="end"/>
      </w:r>
      <w:r w:rsidR="00652588" w:rsidRPr="00652588">
        <w:rPr>
          <w:lang w:val="en-US"/>
        </w:rPr>
        <w:t>.</w:t>
      </w:r>
      <w:r w:rsidRPr="00652588">
        <w:rPr>
          <w:lang w:val="en-US"/>
        </w:rPr>
        <w:t xml:space="preserve"> </w:t>
      </w:r>
      <w:r w:rsidR="00652588" w:rsidRPr="00652588">
        <w:rPr>
          <w:lang w:val="en-US"/>
        </w:rPr>
        <w:t>H</w:t>
      </w:r>
      <w:r w:rsidRPr="00652588">
        <w:rPr>
          <w:lang w:val="en-US"/>
        </w:rPr>
        <w:t>owever, within small coral reef fish the lack of obtainable tissue mass can prove challenging.</w:t>
      </w:r>
    </w:p>
    <w:p w14:paraId="4F218E23" w14:textId="72C92D02" w:rsidR="00B64A70" w:rsidRPr="00BA196C" w:rsidRDefault="4BAD479A" w:rsidP="00BA196C">
      <w:pPr>
        <w:spacing w:line="240" w:lineRule="auto"/>
        <w:jc w:val="both"/>
        <w:rPr>
          <w:lang w:val="en-US"/>
        </w:rPr>
      </w:pPr>
      <w:r w:rsidRPr="4BAD479A">
        <w:rPr>
          <w:lang w:val="en-US"/>
        </w:rPr>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water flow</w:t>
      </w:r>
      <w:r w:rsidR="00AC40A3">
        <w:rPr>
          <w:lang w:val="en-US"/>
        </w:rPr>
        <w:t>, and isolation,</w:t>
      </w:r>
      <w:r w:rsidR="00FD0A77">
        <w:rPr>
          <w:lang w:val="en-US"/>
        </w:rPr>
        <w:t xml:space="preserve">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6E3A32">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slop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8A70F9">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587A90" w:rsidRPr="00587A90">
        <w:rPr>
          <w:noProof/>
          <w:lang w:val="en-US"/>
        </w:rPr>
        <w:t>(Donelson and Munday 2012; Ryu et al.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patterns on variability and performance to occur when exploring across latitudes </w:t>
      </w:r>
      <w:r w:rsidR="008A70F9">
        <w:rPr>
          <w:lang w:val="en-US"/>
        </w:rPr>
        <w:fldChar w:fldCharType="begin" w:fldLock="1"/>
      </w:r>
      <w:r w:rsidR="00EF5336">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8A70F9" w:rsidRPr="008A70F9">
        <w:rPr>
          <w:noProof/>
          <w:lang w:val="en-US"/>
        </w:rPr>
        <w:t>(Donelson et al.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23DF6D77" w14:textId="59080DD3" w:rsidR="00BA196C" w:rsidRDefault="00BD463E" w:rsidP="00C577AC">
      <w:pPr>
        <w:spacing w:line="240" w:lineRule="auto"/>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w:t>
      </w:r>
      <w:r w:rsidR="007423F2">
        <w:rPr>
          <w:lang w:val="en-US"/>
        </w:rPr>
        <w:t xml:space="preserve"> and increased reliance on anaerobic pathways</w:t>
      </w:r>
      <w:r w:rsidR="005B47E4">
        <w:rPr>
          <w:lang w:val="en-US"/>
        </w:rPr>
        <w:t xml:space="preserve"> within both regions</w:t>
      </w:r>
      <w:r w:rsidR="00741E3D">
        <w:rPr>
          <w:lang w:val="en-US"/>
        </w:rPr>
        <w:t xml:space="preserve"> as temperatures </w:t>
      </w:r>
      <w:r w:rsidR="007423F2">
        <w:rPr>
          <w:lang w:val="en-US"/>
        </w:rPr>
        <w:t>warmed</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r w:rsidR="005B5A8E">
        <w:rPr>
          <w:rFonts w:cstheme="minorHAnsi"/>
          <w:lang w:val="en-US"/>
        </w:rPr>
        <w:t>.</w:t>
      </w:r>
    </w:p>
    <w:p w14:paraId="50087396" w14:textId="0E67ECA6" w:rsidR="00BD64F8" w:rsidRDefault="00A11CC7" w:rsidP="00A11CC7">
      <w:pPr>
        <w:pStyle w:val="Heading1"/>
        <w:rPr>
          <w:lang w:val="en-US"/>
        </w:rPr>
      </w:pPr>
      <w:r>
        <w:rPr>
          <w:lang w:val="en-US"/>
        </w:rPr>
        <w:lastRenderedPageBreak/>
        <w:t>Ackno</w:t>
      </w:r>
      <w:r w:rsidR="00C17398">
        <w:rPr>
          <w:lang w:val="en-US"/>
        </w:rPr>
        <w:t xml:space="preserve">wledgements </w:t>
      </w:r>
    </w:p>
    <w:p w14:paraId="6F6BD5C5" w14:textId="432D5EB3"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w:t>
      </w:r>
      <w:proofErr w:type="spellStart"/>
      <w:r w:rsidR="00B64A70">
        <w:rPr>
          <w:lang w:val="en-US"/>
        </w:rPr>
        <w:t>FishCube</w:t>
      </w:r>
      <w:proofErr w:type="spellEnd"/>
      <w:r w:rsidR="00B64A70">
        <w:rPr>
          <w:lang w:val="en-US"/>
        </w:rPr>
        <w:t xml:space="preserve">, KSK Marine, and </w:t>
      </w:r>
      <w:r w:rsidR="00D92134">
        <w:rPr>
          <w:lang w:val="en-US"/>
        </w:rPr>
        <w:t xml:space="preserve">Salty Pets. </w:t>
      </w:r>
    </w:p>
    <w:p w14:paraId="5F377884" w14:textId="750591C0" w:rsidR="00C17398" w:rsidRDefault="00EF6DBC" w:rsidP="00C17398">
      <w:pPr>
        <w:pStyle w:val="Heading1"/>
        <w:rPr>
          <w:lang w:val="en-US"/>
        </w:rPr>
      </w:pPr>
      <w:r>
        <w:rPr>
          <w:lang w:val="en-US"/>
        </w:rPr>
        <w:t>Statements and declarations</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r>
        <w:rPr>
          <w:lang w:val="en-US"/>
        </w:rPr>
        <w:t>Funding</w:t>
      </w:r>
      <w:r w:rsidR="00FF75C2">
        <w:rPr>
          <w:lang w:val="en-US"/>
        </w:rPr>
        <w:t xml:space="preserve"> and ethics</w:t>
      </w:r>
    </w:p>
    <w:p w14:paraId="0869A7E0" w14:textId="1C73F6B5" w:rsidR="00277D05" w:rsidRPr="00277D05" w:rsidRDefault="3C6252E4" w:rsidP="00277D05">
      <w:pPr>
        <w:rPr>
          <w:lang w:val="en-US"/>
        </w:rPr>
      </w:pPr>
      <w:r w:rsidRPr="3C6252E4">
        <w:rPr>
          <w:lang w:val="en-US"/>
        </w:rPr>
        <w:t>This research was funded</w:t>
      </w:r>
      <w:r w:rsidR="00277D05">
        <w:rPr>
          <w:lang w:val="en-US"/>
        </w:rPr>
        <w:t xml:space="preserve"> by</w:t>
      </w:r>
      <w:r w:rsidR="0084387D">
        <w:rPr>
          <w:lang w:val="en-US"/>
        </w:rPr>
        <w:t xml:space="preserve"> </w:t>
      </w:r>
      <w:r w:rsidR="4A5B3D6D" w:rsidRPr="4A5B3D6D">
        <w:rPr>
          <w:lang w:val="en-US"/>
        </w:rPr>
        <w:t xml:space="preserve">the </w:t>
      </w:r>
      <w:r w:rsidR="0F259298" w:rsidRPr="0F259298">
        <w:rPr>
          <w:lang w:val="en-US"/>
        </w:rPr>
        <w:t xml:space="preserve">Australian Research Council </w:t>
      </w:r>
      <w:r w:rsidR="60B86A96" w:rsidRPr="60B86A96">
        <w:rPr>
          <w:lang w:val="en-US"/>
        </w:rPr>
        <w:t xml:space="preserve">Future </w:t>
      </w:r>
      <w:r w:rsidR="18B70C22" w:rsidRPr="18B70C22">
        <w:rPr>
          <w:lang w:val="en-US"/>
        </w:rPr>
        <w:t>Fellowship scheme (JMD</w:t>
      </w:r>
      <w:r w:rsidR="60B86A96" w:rsidRPr="60B86A96">
        <w:rPr>
          <w:lang w:val="en-US"/>
        </w:rPr>
        <w:t xml:space="preserve">: </w:t>
      </w:r>
      <w:r w:rsidR="4418C69A" w:rsidRPr="4418C69A">
        <w:rPr>
          <w:lang w:val="en-US"/>
        </w:rPr>
        <w:t>FT190100015</w:t>
      </w:r>
      <w:r w:rsidR="645225B8" w:rsidRPr="645225B8">
        <w:rPr>
          <w:lang w:val="en-US"/>
        </w:rPr>
        <w:t>)</w:t>
      </w:r>
      <w:r w:rsidR="00AF1C06">
        <w:rPr>
          <w:lang w:val="en-US"/>
        </w:rPr>
        <w:t>,</w:t>
      </w:r>
      <w:r w:rsidR="4418C69A" w:rsidRPr="4418C69A">
        <w:rPr>
          <w:lang w:val="en-US"/>
        </w:rPr>
        <w:t xml:space="preserve"> the</w:t>
      </w:r>
      <w:r w:rsidR="00AF1C06">
        <w:rPr>
          <w:lang w:val="en-US"/>
        </w:rPr>
        <w:t xml:space="preserve"> Australian Society </w:t>
      </w:r>
      <w:r w:rsidR="00961E87">
        <w:rPr>
          <w:lang w:val="en-US"/>
        </w:rPr>
        <w:t>for Fish Biology</w:t>
      </w:r>
      <w:r w:rsidR="18B70C22" w:rsidRPr="18B70C22">
        <w:rPr>
          <w:lang w:val="en-US"/>
        </w:rPr>
        <w:t xml:space="preserve"> </w:t>
      </w:r>
      <w:r w:rsidR="7EC51B09" w:rsidRPr="7EC51B09">
        <w:rPr>
          <w:lang w:val="en-US"/>
        </w:rPr>
        <w:t>(EAS),</w:t>
      </w:r>
      <w:r w:rsidR="00A525F8">
        <w:rPr>
          <w:lang w:val="en-US"/>
        </w:rPr>
        <w:t xml:space="preserve"> James Cook University Postgraduate Research Scholarship (EAS),</w:t>
      </w:r>
      <w:r w:rsidR="00961E87">
        <w:rPr>
          <w:lang w:val="en-US"/>
        </w:rPr>
        <w:t xml:space="preserve"> and the</w:t>
      </w:r>
      <w:r w:rsidR="00804680">
        <w:rPr>
          <w:lang w:val="en-US"/>
        </w:rPr>
        <w:t xml:space="preserve"> </w:t>
      </w:r>
      <w:r w:rsidR="41A9B1B1" w:rsidRPr="41A9B1B1">
        <w:rPr>
          <w:lang w:val="en-US"/>
        </w:rPr>
        <w:t xml:space="preserve">Australian </w:t>
      </w:r>
      <w:r w:rsidR="0F259298" w:rsidRPr="0F259298">
        <w:rPr>
          <w:lang w:val="en-US"/>
        </w:rPr>
        <w:t>Research Council</w:t>
      </w:r>
      <w:r w:rsidR="41A9B1B1" w:rsidRPr="41A9B1B1">
        <w:rPr>
          <w:lang w:val="en-US"/>
        </w:rPr>
        <w:t xml:space="preserve"> Centre</w:t>
      </w:r>
      <w:r w:rsidR="0084387D">
        <w:rPr>
          <w:lang w:val="en-US"/>
        </w:rPr>
        <w:t xml:space="preserve"> of Excellence for </w:t>
      </w:r>
      <w:r w:rsidR="002D2FD5">
        <w:rPr>
          <w:lang w:val="en-US"/>
        </w:rPr>
        <w:t>Coral Reef Studies</w:t>
      </w:r>
      <w:r w:rsidR="7EC51B09" w:rsidRPr="7EC51B09">
        <w:rPr>
          <w:lang w:val="en-US"/>
        </w:rPr>
        <w:t xml:space="preserve"> (JMD and EAS).</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771D514F" w14:textId="755C8339" w:rsidR="00954987" w:rsidRPr="00954987" w:rsidRDefault="00453A60" w:rsidP="00954987">
      <w:pPr>
        <w:widowControl w:val="0"/>
        <w:autoSpaceDE w:val="0"/>
        <w:autoSpaceDN w:val="0"/>
        <w:adjustRightInd w:val="0"/>
        <w:spacing w:line="240" w:lineRule="auto"/>
        <w:ind w:left="480" w:hanging="480"/>
        <w:jc w:val="both"/>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954987" w:rsidRPr="00954987">
        <w:rPr>
          <w:rFonts w:ascii="Calibri" w:hAnsi="Calibri" w:cs="Calibri"/>
          <w:noProof/>
          <w:szCs w:val="24"/>
        </w:rPr>
        <w:t>Aitken SN, Bemmels JB (2016) Time to get moving: Assisted gene flow of forest trees. Evol Appl 9:271–290 doi:10.1111/eva.12293</w:t>
      </w:r>
    </w:p>
    <w:p w14:paraId="3AC5478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itken SN, Whitlock MC (2013) Assisted gene flow to facilitate local adaptation to climate change. Annu Rev Ecol Evol Syst 44:367–388 doi:DOI 10.1146/annurev-ecolsys-110512-135747</w:t>
      </w:r>
    </w:p>
    <w:p w14:paraId="3D54C07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Allen GR (1991) Damselfishes of the World. Mergus Publishers, Melle, Germany </w:t>
      </w:r>
    </w:p>
    <w:p w14:paraId="776822D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710E7AB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tkins KE, Travis JMJ (2010) Local adaptation and the evolution of species’ ranges under climate change. J Theor Biol 266:449–457 doi:10.1016/j.jtbi.2010.07.014</w:t>
      </w:r>
    </w:p>
    <w:p w14:paraId="5387614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Australian Institute of Marine Science (AIMS) (2020) AIMS Sea Water Temperature Observing System (AIMS Temperature Logger Program). </w:t>
      </w:r>
    </w:p>
    <w:p w14:paraId="0BABB8B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55D8EDE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Linnaeus , 1758). 1–16 doi:10.1111/eva.13570</w:t>
      </w:r>
    </w:p>
    <w:p w14:paraId="7E2AEE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501C4B7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radshaw AD (1984) Ecological significance of genetic variation between populations. In: Dirzo R., Sarukhan J. (eds) Perspectives on plant population ecology. Sinauer, Sunderland, MA, pp 213–</w:t>
      </w:r>
      <w:r w:rsidRPr="00954987">
        <w:rPr>
          <w:rFonts w:ascii="Calibri" w:hAnsi="Calibri" w:cs="Calibri"/>
          <w:noProof/>
          <w:szCs w:val="24"/>
        </w:rPr>
        <w:lastRenderedPageBreak/>
        <w:t xml:space="preserve">228 </w:t>
      </w:r>
    </w:p>
    <w:p w14:paraId="6888FB8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6A25A9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alosi P, Bilton DT, Spicer JI (2008) Thermal tolerance, acclimatory capacity and vulnerability to global climate change. Biol Lett 4:99–102 doi:10.1098/rsbl.2007.0408</w:t>
      </w:r>
    </w:p>
    <w:p w14:paraId="41D731D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779F8B1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3EA82C4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54B8674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415FF34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eutsch CA, Tewksbury JJ, Huey RB, Sheldon KS, Ghalambor CK, Haak DC, Martin PR (2008) Impacts of climate warming on terrestrial ectotherms across latitude. PNAS 105:6668–6672 doi:10.1073/pnas.0709472105</w:t>
      </w:r>
    </w:p>
    <w:p w14:paraId="1905B44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2012) Thermal sensitivity does not determine acclimation capacity for a tropical reef fish. J Anim Ecol 81:1126–1131 doi:10.1111/j.1365-2656.2012.01982.x</w:t>
      </w:r>
    </w:p>
    <w:p w14:paraId="0AE0EE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2015) Transgenerational plasticity mitigates the impact of global warming to offspring sex ratios. Glob Chang Biol 21:2954–2962 doi:10.1111/gcb.12912</w:t>
      </w:r>
    </w:p>
    <w:p w14:paraId="723B586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69BB8B3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5AD873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3CC6858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26FD1DC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576D1D2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Endler JA (1977) Geographic variation, speciation, and clines. Princeton University Press, Princeton, New Jersey, USA </w:t>
      </w:r>
    </w:p>
    <w:p w14:paraId="10057A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Farrell AP (2009) Environment, antecedents and climate change: Lessons from the study of temperature physiology and river migration of salmonids. J Exp Biol 212:3771–3780 doi:10.1242/jeb.023671</w:t>
      </w:r>
    </w:p>
    <w:p w14:paraId="3D3965F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arcía-Ramos G, Kirkpatrick M (1997) Genetic models of adaptation and gene flow in peripheral populations. Evolution (N Y) 51:21–28 doi:10.1111/j.1558-5646.1997.tb02384.x</w:t>
      </w:r>
    </w:p>
    <w:p w14:paraId="5E09193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1E19D33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underson AR, Stillman JH (2015) Plasticity in thermal tolerance has limited potential to buffer ectotherms from global warming. Proc R Soc B Biol Sci 282: doi:10.1098/rspb.2015.0401</w:t>
      </w:r>
    </w:p>
    <w:p w14:paraId="5FC986B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ampe A, Petit RJ (2005) Conserving biodiversity under climate change: The rear edge matters. Ecol Lett 8:461–467 doi:10.1111/j.1461-0248.2005.00739.x</w:t>
      </w:r>
    </w:p>
    <w:p w14:paraId="514276E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arianto J, Carey N, Byrne M (2019) respR - An R package for the manipulation and analysis of respirometry data. Methods Ecol Evol 10:912–920 doi:https://doi.org/10.1111/2041-210X.13162</w:t>
      </w:r>
    </w:p>
    <w:p w14:paraId="7DD8FE0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Hendry AP (2001) Traits in discrete populations: A theoretical framework for empirical tests. Evolution (N Y) 55:459–466 </w:t>
      </w:r>
    </w:p>
    <w:p w14:paraId="0896E2B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ereford J (2009) A quantitative survey of local adaptation and fitness trade-offs. Am Nat 173:579–588 doi:10.1086/597611</w:t>
      </w:r>
    </w:p>
    <w:p w14:paraId="1F8322A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04D41FC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58D4E6D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dgson MJ, Schwanz LE (2019) Drop it like it’s hot: Interpopulation variation in thermal phenotypes shows counter-gradient pattern. J Therm Biol 83:178–186 doi:10.1016/j.jtherbio.2019.05.016</w:t>
      </w:r>
    </w:p>
    <w:p w14:paraId="7AA8D17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ffmann AA, Sgró CM (2011) Climate change and evolutionary adaptation. Nature 470:479–485 doi:10.1038/nature09670</w:t>
      </w:r>
    </w:p>
    <w:p w14:paraId="3978E31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6DAD35A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uey RB, Kearney MR, Krockenberger A, Holtum JAM, Jess M, Williams SE (2012) Predicting organismal vulnerability to climate warming: Roles of behaviour, physiology and adaptation. Philos Trans R Soc B Biol Sci 367:1665–1679 doi:10.1098/rstb.2012.0005</w:t>
      </w:r>
    </w:p>
    <w:p w14:paraId="28F1613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IPCC (2021) Summary for Policymakers. In: Masson-Delmotte V., Zhai P., Pirani A., Connors S., Péan C., Berger S., Caud N., Chen Y., Goldfarb L., Gomis M.., Huang M., Leitzell K., Lonnoy E., Matthews J.B.., Maycock T.., Waterfield T., Yelekci O., Yu R., Zhou B. (eds) Climate Change 2021: The Physical Science Basis. Contribution of Working Group I to the Sixth Assessment Report of the Intergovernmental Panel on Climate Change. Cambridge University Press, Cambridge, UK and New York, NY, USA, pp 3–32 doi:10.1017/9781009157896.001.3</w:t>
      </w:r>
    </w:p>
    <w:p w14:paraId="4F2BC23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anzen DH (1967) Why mountain passes are higher in the tropics. Am Nat 101:233–249 </w:t>
      </w:r>
    </w:p>
    <w:p w14:paraId="5CC6912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Jayasundara N, Somero GN (2013) Physiological plasticity of cardiorespiratory function in a eurythermal marine teleost, the longjaw mudsucker, Gillichthys mirabilis. J Exp Biol 216:2111–2121 doi:10.1242/jeb.083873</w:t>
      </w:r>
    </w:p>
    <w:p w14:paraId="48BB182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ohansen JL, Nadler LE, Habary A, Bowden AJ, Rummer J (2021) Thermal acclimation of tropical coral reef fishes to global heat waves. Elife 10:1–30 </w:t>
      </w:r>
    </w:p>
    <w:p w14:paraId="4C995BB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ones GP, Milicich MJ, Emslie MJ, Lunow C (1999) Self-recruitment in a coral reef fish population. Environ Prot 402:802–804 </w:t>
      </w:r>
    </w:p>
    <w:p w14:paraId="326152E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Jump AS, Peñuelas J (2005) Running to stand still: Adaptation and the response of plants to rapid climate change. Ecol Lett 8:1010–1020 doi:10.1111/j.1461-0248.2005.00796.x</w:t>
      </w:r>
    </w:p>
    <w:p w14:paraId="5AB546D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awecki TJ, Ebert D (2004) Conceptual issues in local adaptation. Ecol Lett 7:1225–1241 doi:10.1111/j.1461-0248.2004.00684.x</w:t>
      </w:r>
    </w:p>
    <w:p w14:paraId="776AD24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5811245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elly MW, Sanford E, Grosberg RK (2012) Limited potential for adaptation to climate change in a broadly distributed marine crustacean. Proc R Soc B 349–356 doi:10.1098/rspb.2011.0542</w:t>
      </w:r>
    </w:p>
    <w:p w14:paraId="24ACDD5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16B3955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027407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38614EE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efevre S, Wang T, McKenzie DJ (2021) The role of mechanistic physiology in investigating impacts of global warming on fishes. J Exp Biol 224: doi:10.1242/jeb.238840</w:t>
      </w:r>
    </w:p>
    <w:p w14:paraId="081D40D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14:paraId="654DAD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14:paraId="7006248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inhart YB, Grant MC (1996) Evolutionary significance of local genetic differentiation in plants. Annu Rev Ecol Syst 27:237–277 doi:10.1146/annurev.ecolsys.27.1.237</w:t>
      </w:r>
    </w:p>
    <w:p w14:paraId="36B5044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udt WB, Rocha LA (2015) Shifting seas: The impacts of Pleistocene sea-level fluctuations on the evolution of tropical marine taxa. J Biogeogr 42:25–38 doi:10.1111/jbi.12416</w:t>
      </w:r>
    </w:p>
    <w:p w14:paraId="5971BD2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7B73800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Martin LB, Han P, Lewittes J, Kuhlman JR, Klasing KC, Wikelski M (2006) Phytohemagglutinin-induced skin swelling in birds: Histological support for a classic immunoecological technique. Funct Ecol </w:t>
      </w:r>
      <w:r w:rsidRPr="00954987">
        <w:rPr>
          <w:rFonts w:ascii="Calibri" w:hAnsi="Calibri" w:cs="Calibri"/>
          <w:noProof/>
          <w:szCs w:val="24"/>
        </w:rPr>
        <w:lastRenderedPageBreak/>
        <w:t>20:290–299 doi:10.1111/j.1365-2435.2006.01094.x</w:t>
      </w:r>
    </w:p>
    <w:p w14:paraId="1904539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560835E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1408BB8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ffett ER, Fryxell DC, Palkovacs EP, Kinnison MT, Simon KS (2018) Local adaptation reduces the metabolic cost of environmental warming. Ecology 99:2318–2326 doi:10.1002/ecy.2463</w:t>
      </w:r>
    </w:p>
    <w:p w14:paraId="2E0F175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140025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ran E V., Hartig F, Bell DM (2016) Intraspecific trait variation across scales: Implications for understanding global change responses. Glob Chang Biol 22:137–150 doi:10.1111/gcb.13000</w:t>
      </w:r>
    </w:p>
    <w:p w14:paraId="649DFEE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rgan R, Finnøen MH, Jensen H, Pélabon C, Jutfelt F (2020) Low potential for evolutionary rescue from climate change in a tropical fish. PNAS 117:33365–33372 doi:10.1073/pnas.2011419117</w:t>
      </w:r>
    </w:p>
    <w:p w14:paraId="1C4853B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unday PL, Jones GP, Pratchett MS, Williams AJ (2008a) Climate change and the future for coral reef fishes. Fish Fish 9:261–285 doi:10.1111/j.1467-2979.2008.00281.x</w:t>
      </w:r>
    </w:p>
    <w:p w14:paraId="1DC1242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159478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aya DE, Spangenberg L, Naya H, Bozinovic F (2012) Latitudinal patterns in rodent metabolic flexibility. Am Nat 179: doi:10.1086/665646</w:t>
      </w:r>
    </w:p>
    <w:p w14:paraId="7BEF317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ilsson GE, Crawley N, Lunde IG, Munday PL (2009) Elevated temperature reduces the respiratory scope of coral reef fishes. Glob Chang Biol 15:1405–1412 doi:10.1111/j.1365-2486.2008.01767.x</w:t>
      </w:r>
    </w:p>
    <w:p w14:paraId="2249DCF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orin T, Clark TD (2016) Measurement and relevance of maximum metabolic rate in fishes. J Fish Biol 88:122–151 doi:10.1111/jfb.12796</w:t>
      </w:r>
    </w:p>
    <w:p w14:paraId="06AE48F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673315A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2DD1CE2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64DD9F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253CF7B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ankhurst NW, Munday PL (2011) Effects of climate change on fish reproduction and early life history stages. Mar Freshw Res 62:1015–1026 doi:10.1071/MF10269</w:t>
      </w:r>
    </w:p>
    <w:p w14:paraId="2EF74DB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Pauly D (2019) A precis of Gill-Oxygen Limitation Theory (GOLT), with some Emphasis on the Eastern </w:t>
      </w:r>
      <w:r w:rsidRPr="00954987">
        <w:rPr>
          <w:rFonts w:ascii="Calibri" w:hAnsi="Calibri" w:cs="Calibri"/>
          <w:noProof/>
          <w:szCs w:val="24"/>
        </w:rPr>
        <w:lastRenderedPageBreak/>
        <w:t xml:space="preserve">Mediterranean. Mediterr Mar Sci 20:660–668 </w:t>
      </w:r>
    </w:p>
    <w:p w14:paraId="606D4E7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5C67A45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0F185C2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insky ML, Eikeset AM, McCauley DJ, Payne JL, Sunday JM (2019) Greater vulnerability to warming of marine versus terrestrial ectotherms. Nature 569:108–111 doi:10.1038/s41586-019-1132-4</w:t>
      </w:r>
    </w:p>
    <w:p w14:paraId="3494D12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4C28EF2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Bock C, Mark FC (2017) Oxygen- &amp; capacity-limited thermal tolerance: Bridging ecology &amp; physiology. J Exp Biol 220:2685–2696 doi:10.1242/jeb.134585</w:t>
      </w:r>
    </w:p>
    <w:p w14:paraId="596C970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Farrell AP (2008) Ecology: Physiology and climate change. Science (80- ) 322:690–692 doi:10.1126/science.1163156</w:t>
      </w:r>
    </w:p>
    <w:p w14:paraId="35EA767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Knust R (2007) Climate change affects marine fishes through the oxygen limitation of thermal tolerance. Science (80- ) 315:95–97 doi:10.1126/science.1135471</w:t>
      </w:r>
    </w:p>
    <w:p w14:paraId="7ECF1F9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14:paraId="6AFC1A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ichardson JL, Urban MC, Bolnick DI, Skelly DK (2014) Microgeographic adaptation and the spatial scale of evolution. Trends Ecol Evol 29:165–176 doi:10.1016/j.tree.2014.01.002</w:t>
      </w:r>
    </w:p>
    <w:p w14:paraId="648447D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obertson DR (1973) Field Observations on the Reproductive Behaviour of a Pomacentrid Fish, Acanthochromis polyacanthus. Z Tierpsychol 32:319–324 doi:10.1111/j.1439-0310.1973.tb01108.x</w:t>
      </w:r>
    </w:p>
    <w:p w14:paraId="41C434A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1F24E40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654DAA7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yu T, Veilleux HD, Donelson JM, Munday PL, Ravasi T (2018) The epigenetic landscape of transgenerational acclimation to ocean warming. Nat Clim Chang 8:504–509 doi:10.1038/s41558-018-0159-0</w:t>
      </w:r>
    </w:p>
    <w:p w14:paraId="6F90F4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271087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nford E, Kelly MW (2011) Local Adaptation in Marine Invertebrates. Ann Rev Mar Sci 3:509–35 doi:10.1146/annurev-marine-120709-142756</w:t>
      </w:r>
    </w:p>
    <w:p w14:paraId="402B394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Santiago-Quesada F, Albano N, Castillo-Guerrero JA, Fernández G, González-Medina E, Sánchez-Guzmán JM (2015) Secondary phytohaemagglutinin (PHA) swelling response is a good indicator </w:t>
      </w:r>
      <w:r w:rsidRPr="00954987">
        <w:rPr>
          <w:rFonts w:ascii="Calibri" w:hAnsi="Calibri" w:cs="Calibri"/>
          <w:noProof/>
          <w:szCs w:val="24"/>
        </w:rPr>
        <w:lastRenderedPageBreak/>
        <w:t>of T-cell-mediated immunity in free-living birds. Ibis (Lond 1859) 157:767–773 doi:10.1111/ibi.12295</w:t>
      </w:r>
    </w:p>
    <w:p w14:paraId="554040D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1D0443D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voie A, Le François NR, Cahu C, Blier PU (2008) Metabolic and digestive activity profiles of newly hatched spotted wolffish (Anarhichas minor Olafsen): Effect of temperature. Aquac Res 39:382–389 doi:10.1111/j.1365-2109.2007.01797.x</w:t>
      </w:r>
    </w:p>
    <w:p w14:paraId="47AC1AE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chmid M, Guillaume F (2017) The role of phenotypic plasticity on population differentiation. Heredity (Edinb) 119:214–225 doi:10.1038/hdy.2017.36</w:t>
      </w:r>
    </w:p>
    <w:p w14:paraId="3090CA7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3DB2FF3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16F569E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5FEC67A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omero GN (2010) The physiology of climate change: How potentials for acclimatization and genetic adaptation will determine “winners” and “losers.” J Exp Biol 213:912–920 doi:10.1242/jeb.037473</w:t>
      </w:r>
    </w:p>
    <w:p w14:paraId="0B508BD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2C1196B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pinks RK, Munday PL, Donelson JM (2019) Developmental effects of heatwave conditions on the early life stages of a coral reef fish. J Exp Biol 222: doi:10.1242/jeb.202713</w:t>
      </w:r>
    </w:p>
    <w:p w14:paraId="39CFBBA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715DDE7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Stevens GC (1989) The Latitudinal Gradient in Geographical Range: How so Many Species Coexist in the Tropics. Am Nat 133:240–256 </w:t>
      </w:r>
    </w:p>
    <w:p w14:paraId="392C3F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illman JH (2002) Causes and consequences of thermal tolerance limits in rocky intertidal porcelain crabs, genus Petrolisthes. Integr Comp Biol 42:790–796 doi:10.1093/icb/42.4.790</w:t>
      </w:r>
    </w:p>
    <w:p w14:paraId="719DC9C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illman JH (2003) Acclimation capacity underlies susceptibility to climate change. Science (80- ) 301:65 doi:10.1126/science.1083073</w:t>
      </w:r>
    </w:p>
    <w:p w14:paraId="4D51DCB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uart-Smith RD, Edgar GJ, Bates AE (2017) Thermal limits to the geographic distributions of shallow-water marine species. Nat Ecol Evol 1:1846–1852 doi:10.1038/s41559-017-0353-x</w:t>
      </w:r>
    </w:p>
    <w:p w14:paraId="588D05A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351F128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unday JM, Bates AE, Dulvy NK (2011) Global analysis of thermal tolerance and latitude in ectotherms. Proc R Soc B Biol Sci 278:1823–1830 doi:10.1098/rspb.2010.1295</w:t>
      </w:r>
    </w:p>
    <w:p w14:paraId="0417126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 xml:space="preserve">Swearer SE, Shima JS, Hellberg ME, Thorrold SR, Jones GP, Robertson DR, Morgan SG, Selkoe KA, Ruiz GM, Warner RR (2002) Evidence of self-recruitment in demersal marine populations. Bull Mar Sci 70:251–271 </w:t>
      </w:r>
    </w:p>
    <w:p w14:paraId="042A8E5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6FA3F9B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ewksbury JJ, Huey RB, Deutsch CA (2008) Ecology: Putting the heat on tropical animals. Science (80- ) 320:1296–1297 doi:10.1126/science.1159328</w:t>
      </w:r>
    </w:p>
    <w:p w14:paraId="00AFFEA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hibault M, Blier PU, Guderley H (1997) Seasonal variation of muscle metabolic organization in rainbow trout (Oncorhynchus mykiss). Fish Physiol Biochem 16:139–155 doi:10.1007/BF00004671</w:t>
      </w:r>
    </w:p>
    <w:p w14:paraId="7ACA365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lladares F, Matesanz S, Guilhaumon F, Araújo MB, Balaguer L, Benito-Garzón M, Cornwell W, Gianoli E, van Kleunen M, Naya DE, Nicotra AB, Poorter H, Zavala MA (2014) The effects of phenotypic plasticity and local adaptation on forecasts of species range shifts under climate change. Ecol Lett 17:1351–1364 doi:10.1111/ele.12348</w:t>
      </w:r>
    </w:p>
    <w:p w14:paraId="3A93C5B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Wu NC, Seebacher F (2022) Physiology can predict animal activity, exploration, and dispersal. Commun Biol 5:1–11 doi:10.1038/s42003-022-03055-y</w:t>
      </w:r>
    </w:p>
    <w:p w14:paraId="521479C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14:paraId="7691D7D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rPr>
      </w:pPr>
      <w:r w:rsidRPr="00954987">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D8CF73B" w:rsidR="00CA7038" w:rsidRDefault="00453A60" w:rsidP="00954987">
      <w:pPr>
        <w:spacing w:line="240" w:lineRule="auto"/>
        <w:jc w:val="both"/>
        <w:rPr>
          <w:lang w:val="en-US"/>
        </w:rPr>
      </w:pPr>
      <w:r>
        <w:rPr>
          <w:lang w:val="en-US"/>
        </w:rPr>
        <w:fldChar w:fldCharType="end"/>
      </w:r>
    </w:p>
    <w:p w14:paraId="53F58E97" w14:textId="72EA0616" w:rsidR="00E352A8" w:rsidRDefault="00E352A8" w:rsidP="00954987">
      <w:pPr>
        <w:spacing w:line="240" w:lineRule="auto"/>
        <w:jc w:val="both"/>
        <w:rPr>
          <w:lang w:val="en-US"/>
        </w:rPr>
      </w:pPr>
    </w:p>
    <w:p w14:paraId="16F8728E" w14:textId="2C9C5BEE" w:rsidR="00E352A8" w:rsidRDefault="00E352A8" w:rsidP="00954987">
      <w:pPr>
        <w:spacing w:line="240" w:lineRule="auto"/>
        <w:jc w:val="both"/>
        <w:rPr>
          <w:lang w:val="en-US"/>
        </w:rPr>
      </w:pPr>
    </w:p>
    <w:p w14:paraId="057F9002" w14:textId="1FDAB111" w:rsidR="00E352A8" w:rsidRDefault="00E352A8" w:rsidP="00954987">
      <w:pPr>
        <w:spacing w:line="240" w:lineRule="auto"/>
        <w:jc w:val="both"/>
        <w:rPr>
          <w:lang w:val="en-US"/>
        </w:rPr>
      </w:pPr>
    </w:p>
    <w:p w14:paraId="23C791C0" w14:textId="3F8F22D2" w:rsidR="00E352A8" w:rsidRDefault="00E352A8" w:rsidP="00954987">
      <w:pPr>
        <w:spacing w:line="240" w:lineRule="auto"/>
        <w:jc w:val="both"/>
        <w:rPr>
          <w:lang w:val="en-US"/>
        </w:rPr>
      </w:pPr>
    </w:p>
    <w:p w14:paraId="7137B006" w14:textId="0FCC98AC" w:rsidR="00E352A8" w:rsidRDefault="00E352A8" w:rsidP="00954987">
      <w:pPr>
        <w:spacing w:line="240" w:lineRule="auto"/>
        <w:jc w:val="both"/>
        <w:rPr>
          <w:lang w:val="en-US"/>
        </w:rPr>
      </w:pPr>
    </w:p>
    <w:p w14:paraId="3709AD8A" w14:textId="21DC14BA" w:rsidR="00E352A8" w:rsidRDefault="00E352A8" w:rsidP="00954987">
      <w:pPr>
        <w:spacing w:line="240" w:lineRule="auto"/>
        <w:jc w:val="both"/>
        <w:rPr>
          <w:lang w:val="en-US"/>
        </w:rPr>
      </w:pPr>
    </w:p>
    <w:p w14:paraId="1313F41F" w14:textId="799A9293" w:rsidR="00E352A8" w:rsidRDefault="00E352A8" w:rsidP="00954987">
      <w:pPr>
        <w:spacing w:line="240" w:lineRule="auto"/>
        <w:jc w:val="both"/>
        <w:rPr>
          <w:lang w:val="en-US"/>
        </w:rPr>
      </w:pPr>
    </w:p>
    <w:p w14:paraId="39F5FF8C" w14:textId="3DBCDC32" w:rsidR="00E352A8" w:rsidRDefault="00E352A8" w:rsidP="00954987">
      <w:pPr>
        <w:spacing w:line="240" w:lineRule="auto"/>
        <w:jc w:val="both"/>
        <w:rPr>
          <w:lang w:val="en-US"/>
        </w:rPr>
      </w:pPr>
    </w:p>
    <w:p w14:paraId="115851CB" w14:textId="6F1F6DD1" w:rsidR="00E352A8" w:rsidRDefault="00E352A8" w:rsidP="00954987">
      <w:pPr>
        <w:spacing w:line="240" w:lineRule="auto"/>
        <w:jc w:val="both"/>
        <w:rPr>
          <w:lang w:val="en-US"/>
        </w:rPr>
      </w:pPr>
    </w:p>
    <w:p w14:paraId="23C4D840" w14:textId="14ED853D" w:rsidR="00E352A8" w:rsidRDefault="00E352A8" w:rsidP="00954987">
      <w:pPr>
        <w:spacing w:line="240" w:lineRule="auto"/>
        <w:jc w:val="both"/>
        <w:rPr>
          <w:lang w:val="en-US"/>
        </w:rPr>
      </w:pPr>
    </w:p>
    <w:p w14:paraId="771D2509" w14:textId="59AB2E06" w:rsidR="00E352A8" w:rsidRDefault="00E352A8" w:rsidP="00954987">
      <w:pPr>
        <w:spacing w:line="240" w:lineRule="auto"/>
        <w:jc w:val="both"/>
        <w:rPr>
          <w:lang w:val="en-US"/>
        </w:rPr>
      </w:pPr>
    </w:p>
    <w:p w14:paraId="17119198" w14:textId="64A9F25B" w:rsidR="00AA4D9F" w:rsidRDefault="00AA4D9F" w:rsidP="00954987">
      <w:pPr>
        <w:spacing w:line="240" w:lineRule="auto"/>
        <w:jc w:val="both"/>
        <w:rPr>
          <w:lang w:val="en-US"/>
        </w:rPr>
      </w:pPr>
    </w:p>
    <w:p w14:paraId="66C3676C" w14:textId="77777777" w:rsidR="00AA4D9F" w:rsidRDefault="00AA4D9F" w:rsidP="00954987">
      <w:pPr>
        <w:spacing w:line="240" w:lineRule="auto"/>
        <w:jc w:val="both"/>
        <w:rPr>
          <w:lang w:val="en-US"/>
        </w:rPr>
      </w:pPr>
    </w:p>
    <w:p w14:paraId="28F9491A" w14:textId="4294FECC" w:rsidR="00C17398" w:rsidRDefault="00C17398" w:rsidP="003E2176">
      <w:pPr>
        <w:pStyle w:val="Heading1"/>
        <w:rPr>
          <w:lang w:val="en-US"/>
        </w:rPr>
      </w:pPr>
      <w:r>
        <w:rPr>
          <w:lang w:val="en-US"/>
        </w:rPr>
        <w:lastRenderedPageBreak/>
        <w:t xml:space="preserve">Figures </w:t>
      </w:r>
    </w:p>
    <w:p w14:paraId="7ED8B3F1" w14:textId="3DBB88DF" w:rsidR="00FF0EB2" w:rsidRPr="00AA4D9F" w:rsidRDefault="00FF0EB2" w:rsidP="00AA4D9F">
      <w:pPr>
        <w:spacing w:line="240" w:lineRule="auto"/>
        <w:jc w:val="both"/>
        <w:rPr>
          <w:lang w:val="en-US"/>
        </w:rPr>
      </w:pPr>
      <w:r>
        <w:rPr>
          <w:b/>
          <w:bCs/>
          <w:lang w:val="en-US"/>
        </w:rPr>
        <w:t xml:space="preserve">Fig.1: </w:t>
      </w:r>
      <w:r w:rsidR="00AA4D9F">
        <w:rPr>
          <w:lang w:val="en-US"/>
        </w:rPr>
        <w:t xml:space="preserve">Maps outlining A) low- (red) and high-latitudinal (blue) regions that fish were collected from across the Great Barrier Reef. Insert B) provides a zoomed in perspective of the low-latitude region which was made up of fish from three different reefs including Sudbury Reef, Tongue Reef, and </w:t>
      </w:r>
      <w:proofErr w:type="spellStart"/>
      <w:r w:rsidR="00AA4D9F">
        <w:rPr>
          <w:lang w:val="en-US"/>
        </w:rPr>
        <w:t>Vlasoff</w:t>
      </w:r>
      <w:proofErr w:type="spellEnd"/>
      <w:r w:rsidR="00AA4D9F">
        <w:rPr>
          <w:lang w:val="en-US"/>
        </w:rPr>
        <w:t xml:space="preserve"> Reef. Insert C) provides a zoomed in perspective of the high-latitude region that is made up of two inshore island, Cockermouth and Keswick Island, and one offshore reef, Chauvel Reef (southern).</w:t>
      </w:r>
    </w:p>
    <w:p w14:paraId="423E166E" w14:textId="4C866304" w:rsidR="00FF0EB2" w:rsidRDefault="00FF0EB2" w:rsidP="00AA4D9F">
      <w:pPr>
        <w:spacing w:line="240" w:lineRule="auto"/>
        <w:jc w:val="both"/>
        <w:rPr>
          <w:lang w:val="en-US"/>
        </w:rPr>
      </w:pPr>
      <w:r>
        <w:rPr>
          <w:b/>
          <w:bCs/>
          <w:lang w:val="en-US"/>
        </w:rPr>
        <w:t xml:space="preserve">Fig.2: </w:t>
      </w:r>
      <w:r>
        <w:rPr>
          <w:lang w:val="en-US"/>
        </w:rPr>
        <w:t xml:space="preserve">Thermal performance curves of </w:t>
      </w:r>
      <w:r w:rsidR="00AA4D9F">
        <w:rPr>
          <w:lang w:val="en-US"/>
        </w:rPr>
        <w:t>A)</w:t>
      </w:r>
      <w:r w:rsidR="00AA4D9F">
        <w:rPr>
          <w:lang w:val="en-US"/>
        </w:rPr>
        <w:t xml:space="preserve"> </w:t>
      </w:r>
      <w:r>
        <w:rPr>
          <w:lang w:val="en-US"/>
        </w:rPr>
        <w:t xml:space="preserve">resting oxygen performance, </w:t>
      </w:r>
      <w:r w:rsidR="00AA4D9F">
        <w:rPr>
          <w:lang w:val="en-US"/>
        </w:rPr>
        <w:t xml:space="preserve">B) </w:t>
      </w:r>
      <w:r>
        <w:rPr>
          <w:lang w:val="en-US"/>
        </w:rPr>
        <w:t xml:space="preserve">maximum oxygen performance, and </w:t>
      </w:r>
      <w:r w:rsidR="00AA4D9F">
        <w:rPr>
          <w:lang w:val="en-US"/>
        </w:rPr>
        <w:t xml:space="preserve">C) </w:t>
      </w:r>
      <w:r>
        <w:rPr>
          <w:lang w:val="en-US"/>
        </w:rPr>
        <w:t>absolute aerobic scope of fish from low- (solid red lines) and high-latitudinal (dashed blue line) regions across four different temperatures</w:t>
      </w:r>
      <w:r w:rsidR="00A07FF6">
        <w:rPr>
          <w:lang w:val="en-US"/>
        </w:rPr>
        <w:t xml:space="preserve"> </w:t>
      </w:r>
      <w:r w:rsidR="00A07FF6">
        <w:rPr>
          <w:lang w:val="en-US"/>
        </w:rPr>
        <w:t>(i.e., 27</w:t>
      </w:r>
      <w:r w:rsidR="00A07FF6">
        <w:rPr>
          <w:rFonts w:cstheme="minorHAnsi"/>
          <w:lang w:val="en-US"/>
        </w:rPr>
        <w:t>°C, 28.5°C, 30°C, 31.5°C)</w:t>
      </w:r>
      <w:r>
        <w:rPr>
          <w:lang w:val="en-US"/>
        </w:rPr>
        <w:t xml:space="preserve">. Ribbon </w:t>
      </w:r>
      <w:r w:rsidR="00A07FF6">
        <w:rPr>
          <w:lang w:val="en-US"/>
        </w:rPr>
        <w:t>represents</w:t>
      </w:r>
      <w:r>
        <w:rPr>
          <w:lang w:val="en-US"/>
        </w:rPr>
        <w:t xml:space="preserve"> 95% confidence intervals.</w:t>
      </w:r>
      <w:r w:rsidR="00AA4D9F">
        <w:rPr>
          <w:lang w:val="en-US"/>
        </w:rPr>
        <w:t xml:space="preserve"> </w:t>
      </w:r>
    </w:p>
    <w:p w14:paraId="3638B6EB" w14:textId="7E0DA9F4" w:rsidR="00AA4D9F" w:rsidRDefault="00AA4D9F" w:rsidP="00AA4D9F">
      <w:pPr>
        <w:spacing w:line="240" w:lineRule="auto"/>
        <w:jc w:val="both"/>
        <w:rPr>
          <w:lang w:val="en-US"/>
        </w:rPr>
      </w:pPr>
      <w:r>
        <w:rPr>
          <w:b/>
          <w:bCs/>
          <w:lang w:val="en-US"/>
        </w:rPr>
        <w:t>Fig.3:</w:t>
      </w:r>
      <w:r>
        <w:rPr>
          <w:lang w:val="en-US"/>
        </w:rPr>
        <w:t xml:space="preserve"> Thermal performance curve of s</w:t>
      </w:r>
      <w:r>
        <w:rPr>
          <w:lang w:val="en-US"/>
        </w:rPr>
        <w:t>welling response</w:t>
      </w:r>
      <w:r>
        <w:rPr>
          <w:lang w:val="en-US"/>
        </w:rPr>
        <w:t xml:space="preserve"> of</w:t>
      </w:r>
      <w:r>
        <w:rPr>
          <w:lang w:val="en-US"/>
        </w:rPr>
        <w:t xml:space="preserve"> the caudal </w:t>
      </w:r>
      <w:r w:rsidR="00444789">
        <w:rPr>
          <w:lang w:val="en-US"/>
        </w:rPr>
        <w:t>peduncle ~</w:t>
      </w:r>
      <w:r>
        <w:rPr>
          <w:lang w:val="en-US"/>
        </w:rPr>
        <w:t>18-24 hours post injection of phytohemagglutinin across four experimental temperatures</w:t>
      </w:r>
      <w:r w:rsidR="00A07FF6">
        <w:rPr>
          <w:lang w:val="en-US"/>
        </w:rPr>
        <w:t xml:space="preserve"> </w:t>
      </w:r>
      <w:r w:rsidR="00A07FF6">
        <w:rPr>
          <w:lang w:val="en-US"/>
        </w:rPr>
        <w:t>(i.e., 27</w:t>
      </w:r>
      <w:r w:rsidR="00A07FF6">
        <w:rPr>
          <w:rFonts w:cstheme="minorHAnsi"/>
          <w:lang w:val="en-US"/>
        </w:rPr>
        <w:t>°C, 28.5°C, 30°C, 31.5°C)</w:t>
      </w:r>
      <w:r>
        <w:rPr>
          <w:lang w:val="en-US"/>
        </w:rPr>
        <w:t xml:space="preserve">. Solid red lines represent low-latitude populations. Dashed blue line represents high-latitude populations. Ribbon represents 95% confidence intervals.  </w:t>
      </w:r>
    </w:p>
    <w:p w14:paraId="3B8705EA" w14:textId="07547330" w:rsidR="00C17398" w:rsidRDefault="00AA4D9F" w:rsidP="00EB2018">
      <w:pPr>
        <w:spacing w:line="240" w:lineRule="auto"/>
        <w:jc w:val="both"/>
        <w:rPr>
          <w:lang w:val="en-US"/>
        </w:rPr>
      </w:pPr>
      <w:r>
        <w:rPr>
          <w:b/>
          <w:bCs/>
          <w:lang w:val="en-US"/>
        </w:rPr>
        <w:t xml:space="preserve">Fig.4: </w:t>
      </w:r>
      <w:r w:rsidR="00A07FF6">
        <w:rPr>
          <w:lang w:val="en-US"/>
        </w:rPr>
        <w:t xml:space="preserve">Thermal performance curve of maximal activity of A) lactate dehydrogenase (LDH), B) citrate synthase (CS), and C) LDH:CS ratio of low- (solid red line) and high-latitudinal (dashed blue line) populations across four experimental temperatures </w:t>
      </w:r>
      <w:r w:rsidR="00A07FF6">
        <w:rPr>
          <w:lang w:val="en-US"/>
        </w:rPr>
        <w:t xml:space="preserve">(i.e., </w:t>
      </w:r>
      <w:r w:rsidR="00A07FF6">
        <w:rPr>
          <w:lang w:val="en-US"/>
        </w:rPr>
        <w:t>20</w:t>
      </w:r>
      <w:r w:rsidR="00A07FF6">
        <w:rPr>
          <w:rFonts w:cstheme="minorHAnsi"/>
          <w:lang w:val="en-US"/>
        </w:rPr>
        <w:t xml:space="preserve">°C, </w:t>
      </w:r>
      <w:r w:rsidR="00A07FF6">
        <w:rPr>
          <w:rFonts w:cstheme="minorHAnsi"/>
          <w:lang w:val="en-US"/>
        </w:rPr>
        <w:t>30</w:t>
      </w:r>
      <w:r w:rsidR="00A07FF6">
        <w:rPr>
          <w:rFonts w:cstheme="minorHAnsi"/>
          <w:lang w:val="en-US"/>
        </w:rPr>
        <w:t xml:space="preserve">°C, </w:t>
      </w:r>
      <w:r w:rsidR="00A07FF6">
        <w:rPr>
          <w:rFonts w:cstheme="minorHAnsi"/>
          <w:lang w:val="en-US"/>
        </w:rPr>
        <w:t>4</w:t>
      </w:r>
      <w:r w:rsidR="00A07FF6">
        <w:rPr>
          <w:rFonts w:cstheme="minorHAnsi"/>
          <w:lang w:val="en-US"/>
        </w:rPr>
        <w:t xml:space="preserve">0°C, </w:t>
      </w:r>
      <w:r w:rsidR="00A07FF6">
        <w:rPr>
          <w:rFonts w:cstheme="minorHAnsi"/>
          <w:lang w:val="en-US"/>
        </w:rPr>
        <w:t>50</w:t>
      </w:r>
      <w:r w:rsidR="00A07FF6">
        <w:rPr>
          <w:rFonts w:cstheme="minorHAnsi"/>
          <w:lang w:val="en-US"/>
        </w:rPr>
        <w:t>°C)</w:t>
      </w:r>
      <w:r w:rsidR="00A07FF6">
        <w:rPr>
          <w:lang w:val="en-US"/>
        </w:rPr>
        <w:t xml:space="preserve">. </w:t>
      </w:r>
      <w:r w:rsidR="00C54BB8">
        <w:rPr>
          <w:lang w:val="en-US"/>
        </w:rPr>
        <w:t xml:space="preserve">Ribbons represent 95% confidence intervals. </w:t>
      </w: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5117A6B5" w14:textId="17ACCFEA" w:rsidR="00912110" w:rsidRPr="003E2176" w:rsidRDefault="00912110" w:rsidP="003E2176">
      <w:pPr>
        <w:jc w:val="both"/>
        <w:rPr>
          <w:lang w:val="en-US"/>
        </w:rPr>
      </w:pPr>
      <w:r>
        <w:rPr>
          <w:b/>
          <w:bCs/>
          <w:lang w:val="en-US"/>
        </w:rPr>
        <w:t xml:space="preserve">SFig.1: </w:t>
      </w:r>
      <w:r w:rsidR="00E51C30">
        <w:rPr>
          <w:lang w:val="en-US"/>
        </w:rPr>
        <w:t xml:space="preserve">Seasonal temperature profile for reefs within the low- and high-latitude region of the Great Barrier Reef (see </w:t>
      </w:r>
      <w:r w:rsidR="00E51C30">
        <w:rPr>
          <w:b/>
          <w:bCs/>
          <w:lang w:val="en-US"/>
        </w:rPr>
        <w:t>Stab.2</w:t>
      </w:r>
      <w:r w:rsidR="00E51C30">
        <w:rPr>
          <w:lang w:val="en-US"/>
        </w:rPr>
        <w:t xml:space="preserve"> for list of reefs names). A) mean daily temperature and B) mean daily range are shown for both low- (solids red line) and high-latitudinal (dashed blue line) regions, as well as density plots identifying the most frequently experienced temperatures or ranges experienced. Data was obtained via the </w:t>
      </w:r>
      <w:r w:rsidR="00E51C30">
        <w:rPr>
          <w:rFonts w:cstheme="minorHAnsi"/>
          <w:lang w:val="en-US"/>
        </w:rPr>
        <w:t xml:space="preserve">Australian Institute of Marine Science Temperature Logger </w:t>
      </w:r>
      <w:r w:rsidR="00E51C30" w:rsidRPr="5E74CD3E">
        <w:rPr>
          <w:lang w:val="en-US"/>
        </w:rPr>
        <w:fldChar w:fldCharType="begin" w:fldLock="1"/>
      </w:r>
      <w:r w:rsidR="00E51C30"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00E51C30" w:rsidRPr="5E74CD3E">
        <w:rPr>
          <w:lang w:val="en-US"/>
        </w:rPr>
        <w:fldChar w:fldCharType="separate"/>
      </w:r>
      <w:r w:rsidR="00E51C30" w:rsidRPr="5E74CD3E">
        <w:rPr>
          <w:noProof/>
          <w:lang w:val="en-US"/>
        </w:rPr>
        <w:t>(Australian Institute of Marine Science (AIMS) 2020</w:t>
      </w:r>
      <w:r w:rsidR="00E51C30" w:rsidRPr="5E74CD3E">
        <w:rPr>
          <w:lang w:val="en-US"/>
        </w:rPr>
        <w:fldChar w:fldCharType="end"/>
      </w:r>
      <w:r w:rsidR="00E51C30">
        <w:rPr>
          <w:lang w:val="en-US"/>
        </w:rPr>
        <w:t>) dataset</w:t>
      </w:r>
      <w:r w:rsidR="00E51C30">
        <w:rPr>
          <w:lang w:val="en-US"/>
        </w:rPr>
        <w:t>.</w:t>
      </w:r>
    </w:p>
    <w:p w14:paraId="61472BCE" w14:textId="1B42B608" w:rsidR="00912110" w:rsidRPr="003E2176" w:rsidRDefault="00912110" w:rsidP="003E2176">
      <w:pPr>
        <w:jc w:val="both"/>
        <w:rPr>
          <w:lang w:val="en-US"/>
        </w:rPr>
      </w:pPr>
      <w:r>
        <w:rPr>
          <w:b/>
          <w:bCs/>
          <w:lang w:val="en-US"/>
        </w:rPr>
        <w:t xml:space="preserve">SFig.2: </w:t>
      </w:r>
      <w:r w:rsidR="00E51C30">
        <w:rPr>
          <w:lang w:val="en-US"/>
        </w:rPr>
        <w:t xml:space="preserve">Respirometry chambers that were made in-house and used to measure aerobic physiology traits. </w:t>
      </w:r>
    </w:p>
    <w:p w14:paraId="4C8F5A9A" w14:textId="2F0588EE" w:rsidR="00912110" w:rsidRPr="003E2176" w:rsidRDefault="00912110" w:rsidP="003E2176">
      <w:pPr>
        <w:jc w:val="both"/>
        <w:rPr>
          <w:lang w:val="en-US"/>
        </w:rPr>
      </w:pPr>
      <w:r>
        <w:rPr>
          <w:b/>
          <w:bCs/>
          <w:lang w:val="en-US"/>
        </w:rPr>
        <w:t xml:space="preserve">SFig.3: </w:t>
      </w:r>
      <w:r w:rsidR="00E51C30">
        <w:rPr>
          <w:lang w:val="en-US"/>
        </w:rPr>
        <w:t>Density plots displayed fish body size to chamber ratios. Fish that were sampled for aerobic physiology from the low-latitude region are represented in red; fish from the high-latitude region are represent in blue.</w:t>
      </w:r>
    </w:p>
    <w:p w14:paraId="78B38691" w14:textId="1286211E" w:rsidR="00912110" w:rsidRPr="003E2176" w:rsidRDefault="00912110" w:rsidP="00C17398">
      <w:pPr>
        <w:rPr>
          <w:lang w:val="en-US"/>
        </w:rPr>
      </w:pPr>
      <w:r>
        <w:rPr>
          <w:b/>
          <w:bCs/>
          <w:lang w:val="en-US"/>
        </w:rPr>
        <w:t>SFig.4:</w:t>
      </w:r>
      <w:r w:rsidR="00E51C30">
        <w:rPr>
          <w:b/>
          <w:bCs/>
          <w:lang w:val="en-US"/>
        </w:rPr>
        <w:t xml:space="preserve"> </w:t>
      </w:r>
      <w:r w:rsidR="00E51C30">
        <w:rPr>
          <w:lang w:val="en-US"/>
        </w:rPr>
        <w:t>Comparison of hematocrit ratios, that were measured at 31.5</w:t>
      </w:r>
      <w:r w:rsidR="00E51C30">
        <w:rPr>
          <w:rFonts w:cstheme="minorHAnsi"/>
          <w:lang w:val="en-US"/>
        </w:rPr>
        <w:t>°</w:t>
      </w:r>
      <w:r w:rsidR="00E51C30">
        <w:rPr>
          <w:lang w:val="en-US"/>
        </w:rPr>
        <w:t>C, between low- (red) and high-latitudinal (blue) populations. No significant difference was observed between the different latitudes (</w:t>
      </w:r>
      <w:r w:rsidR="00E51C30">
        <w:rPr>
          <w:i/>
          <w:iCs/>
          <w:lang w:val="en-US"/>
        </w:rPr>
        <w:t xml:space="preserve">p </w:t>
      </w:r>
      <w:r w:rsidR="00E51C30">
        <w:rPr>
          <w:lang w:val="en-US"/>
        </w:rPr>
        <w:t>=0.058). Solid (low-latitude) and dashed (high-latitude) lines represent 95% confidence intervals.</w:t>
      </w:r>
    </w:p>
    <w:p w14:paraId="0066D30E" w14:textId="4D887543" w:rsidR="00C17398" w:rsidRDefault="00C17398" w:rsidP="004D2E81">
      <w:pPr>
        <w:pStyle w:val="Heading2"/>
        <w:rPr>
          <w:lang w:val="en-US"/>
        </w:rPr>
      </w:pPr>
      <w:r>
        <w:rPr>
          <w:lang w:val="en-US"/>
        </w:rPr>
        <w:t xml:space="preserve">Supplemental tables </w:t>
      </w:r>
    </w:p>
    <w:p w14:paraId="12AF66B0" w14:textId="261AFB0C" w:rsidR="004D2E81" w:rsidRDefault="004D2E81" w:rsidP="00BC2E9E">
      <w:pPr>
        <w:spacing w:line="240" w:lineRule="auto"/>
        <w:jc w:val="both"/>
        <w:rPr>
          <w:rFonts w:cstheme="minorHAnsi"/>
          <w:lang w:val="en-US"/>
        </w:rPr>
      </w:pPr>
      <w:r>
        <w:rPr>
          <w:b/>
          <w:bCs/>
          <w:lang w:val="en-US"/>
        </w:rPr>
        <w:t xml:space="preserve">STab.1: </w:t>
      </w:r>
      <w:r w:rsidR="00BC2E9E">
        <w:rPr>
          <w:lang w:val="en-US"/>
        </w:rPr>
        <w:t xml:space="preserve">Samples sizes of fish that were used from each population over the course of the experiment. </w:t>
      </w:r>
      <w:r w:rsidR="00BC2E9E">
        <w:rPr>
          <w:i/>
          <w:iCs/>
          <w:lang w:val="en-US"/>
        </w:rPr>
        <w:t>N</w:t>
      </w:r>
      <w:r w:rsidR="00BC2E9E">
        <w:rPr>
          <w:vertAlign w:val="subscript"/>
          <w:lang w:val="en-US"/>
        </w:rPr>
        <w:t>all measurements</w:t>
      </w:r>
      <w:r w:rsidR="00BC2E9E">
        <w:rPr>
          <w:lang w:val="en-US"/>
        </w:rPr>
        <w:t xml:space="preserve"> refers to fish that completed aerobic physiology and immunocompetence experiments at all testing temperatures </w:t>
      </w:r>
      <w:r w:rsidR="00BC2E9E">
        <w:rPr>
          <w:lang w:val="en-US"/>
        </w:rPr>
        <w:t>(i.e., 27</w:t>
      </w:r>
      <w:r w:rsidR="00BC2E9E">
        <w:rPr>
          <w:rFonts w:cstheme="minorHAnsi"/>
          <w:lang w:val="en-US"/>
        </w:rPr>
        <w:t>°C, 28.5°C, 30°C, 31.5°C)</w:t>
      </w:r>
      <w:r w:rsidR="00BC2E9E">
        <w:rPr>
          <w:rFonts w:cstheme="minorHAnsi"/>
          <w:lang w:val="en-US"/>
        </w:rPr>
        <w:t xml:space="preserve">, in addition to having tissue and blood samples collected at the conclusion of the experiment.  </w:t>
      </w:r>
    </w:p>
    <w:p w14:paraId="741DC9CE" w14:textId="20B227E7" w:rsidR="00BC2E9E" w:rsidRDefault="00BC2E9E" w:rsidP="00BC2E9E">
      <w:pPr>
        <w:spacing w:line="240" w:lineRule="auto"/>
        <w:jc w:val="both"/>
        <w:rPr>
          <w:lang w:val="en-US"/>
        </w:rPr>
      </w:pPr>
      <w:r>
        <w:rPr>
          <w:rFonts w:cstheme="minorHAnsi"/>
          <w:b/>
          <w:bCs/>
          <w:lang w:val="en-US"/>
        </w:rPr>
        <w:t xml:space="preserve">Stab.2: </w:t>
      </w:r>
      <w:r w:rsidR="005D4E13">
        <w:rPr>
          <w:rFonts w:cstheme="minorHAnsi"/>
          <w:lang w:val="en-US"/>
        </w:rPr>
        <w:t xml:space="preserve">List of reefs from the Australian Institute of Marine Science Temperature Logger </w:t>
      </w:r>
      <w:r w:rsidR="005D4E13" w:rsidRPr="5E74CD3E">
        <w:rPr>
          <w:lang w:val="en-US"/>
        </w:rPr>
        <w:fldChar w:fldCharType="begin" w:fldLock="1"/>
      </w:r>
      <w:r w:rsidR="005D4E1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005D4E13" w:rsidRPr="5E74CD3E">
        <w:rPr>
          <w:lang w:val="en-US"/>
        </w:rPr>
        <w:fldChar w:fldCharType="separate"/>
      </w:r>
      <w:r w:rsidR="005D4E13" w:rsidRPr="5E74CD3E">
        <w:rPr>
          <w:noProof/>
          <w:lang w:val="en-US"/>
        </w:rPr>
        <w:t>(Australian Institute of Marine Science (AIMS) 2020</w:t>
      </w:r>
      <w:r w:rsidR="005D4E13" w:rsidRPr="5E74CD3E">
        <w:rPr>
          <w:lang w:val="en-US"/>
        </w:rPr>
        <w:fldChar w:fldCharType="end"/>
      </w:r>
      <w:r w:rsidR="005D4E13">
        <w:rPr>
          <w:lang w:val="en-US"/>
        </w:rPr>
        <w:t xml:space="preserve">) dataset that were used to determine the thermal regime of </w:t>
      </w:r>
      <w:r w:rsidR="005D4E13">
        <w:rPr>
          <w:lang w:val="en-US"/>
        </w:rPr>
        <w:lastRenderedPageBreak/>
        <w:t xml:space="preserve">low- and high-latitude regions. Only temperature loggers that were placed between 7-15m deep were sampled. Latitude and longitude are measured in decimal degrees. </w:t>
      </w:r>
    </w:p>
    <w:p w14:paraId="6DB19724" w14:textId="4727ACA6" w:rsidR="005D4E13" w:rsidRPr="005D4E13" w:rsidRDefault="005D4E13" w:rsidP="00BC2E9E">
      <w:pPr>
        <w:spacing w:line="240" w:lineRule="auto"/>
        <w:jc w:val="both"/>
        <w:rPr>
          <w:lang w:val="en-US"/>
        </w:rPr>
      </w:pPr>
      <w:r>
        <w:rPr>
          <w:b/>
          <w:bCs/>
          <w:lang w:val="en-US"/>
        </w:rPr>
        <w:t>Stab.3:</w:t>
      </w:r>
      <w:r>
        <w:rPr>
          <w:lang w:val="en-US"/>
        </w:rPr>
        <w:t xml:space="preserve"> Information pertaining to statistical models that were run to identify differences between low- and high-latitude reefs for aerobic physiology, enzyme, immunocompetence, and hematocrit metrics. </w:t>
      </w:r>
    </w:p>
    <w:p w14:paraId="5D03C294" w14:textId="3AC7DBD7" w:rsidR="0055034B" w:rsidRDefault="00665C8B" w:rsidP="00665C8B">
      <w:pPr>
        <w:pStyle w:val="Heading2"/>
        <w:rPr>
          <w:lang w:val="en-US"/>
        </w:rPr>
      </w:pPr>
      <w:r>
        <w:rPr>
          <w:lang w:val="en-US"/>
        </w:rPr>
        <w:t>Supplemental videos</w:t>
      </w:r>
    </w:p>
    <w:p w14:paraId="3A399943" w14:textId="471D3A75" w:rsidR="0055034B" w:rsidRPr="003E2176" w:rsidRDefault="00A06830" w:rsidP="00B36451">
      <w:pPr>
        <w:spacing w:line="240" w:lineRule="auto"/>
        <w:jc w:val="both"/>
        <w:rPr>
          <w:lang w:val="en-US"/>
        </w:rPr>
      </w:pPr>
      <w:r>
        <w:rPr>
          <w:b/>
          <w:bCs/>
          <w:lang w:val="en-US"/>
        </w:rPr>
        <w:t xml:space="preserve">Svid.1: </w:t>
      </w:r>
      <w:r w:rsidR="003E2176">
        <w:rPr>
          <w:lang w:val="en-US"/>
        </w:rPr>
        <w:t xml:space="preserve">Display of swimming gait-change behavior in </w:t>
      </w:r>
      <w:proofErr w:type="spellStart"/>
      <w:r w:rsidR="003E2176">
        <w:rPr>
          <w:i/>
          <w:iCs/>
          <w:lang w:val="en-US"/>
        </w:rPr>
        <w:t>Acanthochormis</w:t>
      </w:r>
      <w:proofErr w:type="spellEnd"/>
      <w:r w:rsidR="003E2176">
        <w:rPr>
          <w:i/>
          <w:iCs/>
          <w:lang w:val="en-US"/>
        </w:rPr>
        <w:t xml:space="preserve"> polyacanthus</w:t>
      </w:r>
      <w:r w:rsidR="003E2176">
        <w:rPr>
          <w:lang w:val="en-US"/>
        </w:rPr>
        <w:t xml:space="preserve">. Within the video the fish can be seen using predominately pectoral swimming behavior, however, when the fish starts to lose its position in the swim tunnel it temporally switches to body undulations (easily identified by the fanning of the tail) to restore its position. This type of swimming behavior forces the fish to maximize its reliance on aerobic energy processes. </w:t>
      </w: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sectPr w:rsidR="001F451E" w:rsidSect="0091570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97D31" w14:textId="77777777" w:rsidR="00683F5C" w:rsidRDefault="00683F5C" w:rsidP="002B2275">
      <w:pPr>
        <w:spacing w:after="0" w:line="240" w:lineRule="auto"/>
      </w:pPr>
      <w:r>
        <w:separator/>
      </w:r>
    </w:p>
  </w:endnote>
  <w:endnote w:type="continuationSeparator" w:id="0">
    <w:p w14:paraId="70D144AE" w14:textId="77777777" w:rsidR="00683F5C" w:rsidRDefault="00683F5C" w:rsidP="002B2275">
      <w:pPr>
        <w:spacing w:after="0" w:line="240" w:lineRule="auto"/>
      </w:pPr>
      <w:r>
        <w:continuationSeparator/>
      </w:r>
    </w:p>
  </w:endnote>
  <w:endnote w:type="continuationNotice" w:id="1">
    <w:p w14:paraId="148EE017" w14:textId="77777777" w:rsidR="00683F5C" w:rsidRDefault="00683F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83674" w14:textId="77777777" w:rsidR="00683F5C" w:rsidRDefault="00683F5C" w:rsidP="002B2275">
      <w:pPr>
        <w:spacing w:after="0" w:line="240" w:lineRule="auto"/>
      </w:pPr>
      <w:r>
        <w:separator/>
      </w:r>
    </w:p>
  </w:footnote>
  <w:footnote w:type="continuationSeparator" w:id="0">
    <w:p w14:paraId="7B415BD1" w14:textId="77777777" w:rsidR="00683F5C" w:rsidRDefault="00683F5C" w:rsidP="002B2275">
      <w:pPr>
        <w:spacing w:after="0" w:line="240" w:lineRule="auto"/>
      </w:pPr>
      <w:r>
        <w:continuationSeparator/>
      </w:r>
    </w:p>
  </w:footnote>
  <w:footnote w:type="continuationNotice" w:id="1">
    <w:p w14:paraId="7ABA1697" w14:textId="77777777" w:rsidR="00683F5C" w:rsidRDefault="00683F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2B0"/>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8FA"/>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3F30"/>
    <w:rsid w:val="0006414F"/>
    <w:rsid w:val="00064369"/>
    <w:rsid w:val="00064443"/>
    <w:rsid w:val="00064AA6"/>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5DB"/>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35B"/>
    <w:rsid w:val="002F1739"/>
    <w:rsid w:val="002F18F3"/>
    <w:rsid w:val="002F1FA6"/>
    <w:rsid w:val="002F29E4"/>
    <w:rsid w:val="002F29FF"/>
    <w:rsid w:val="002F2F1D"/>
    <w:rsid w:val="002F40CB"/>
    <w:rsid w:val="002F42C1"/>
    <w:rsid w:val="002F4671"/>
    <w:rsid w:val="002F531B"/>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2FB"/>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55E"/>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C7B16"/>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176"/>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4F6"/>
    <w:rsid w:val="0042463B"/>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789"/>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979"/>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2E81"/>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17D13"/>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876"/>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642"/>
    <w:rsid w:val="00554D6A"/>
    <w:rsid w:val="00554EBA"/>
    <w:rsid w:val="00555D35"/>
    <w:rsid w:val="00555DD3"/>
    <w:rsid w:val="0055600E"/>
    <w:rsid w:val="0055662C"/>
    <w:rsid w:val="0055669B"/>
    <w:rsid w:val="00556867"/>
    <w:rsid w:val="00556B71"/>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5A8E"/>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4E13"/>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61C"/>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2588"/>
    <w:rsid w:val="00654A6C"/>
    <w:rsid w:val="006559B4"/>
    <w:rsid w:val="00655D0D"/>
    <w:rsid w:val="00655E5E"/>
    <w:rsid w:val="00656328"/>
    <w:rsid w:val="00656A49"/>
    <w:rsid w:val="0065704C"/>
    <w:rsid w:val="00657451"/>
    <w:rsid w:val="0065748F"/>
    <w:rsid w:val="006576DD"/>
    <w:rsid w:val="00657762"/>
    <w:rsid w:val="00657D54"/>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5C8B"/>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A2"/>
    <w:rsid w:val="00681AB7"/>
    <w:rsid w:val="006824CA"/>
    <w:rsid w:val="0068256E"/>
    <w:rsid w:val="00682BB3"/>
    <w:rsid w:val="00683503"/>
    <w:rsid w:val="00683C63"/>
    <w:rsid w:val="00683F5C"/>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23F2"/>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1E96"/>
    <w:rsid w:val="007C2017"/>
    <w:rsid w:val="007C2234"/>
    <w:rsid w:val="007C29BC"/>
    <w:rsid w:val="007C2FFC"/>
    <w:rsid w:val="007C32C8"/>
    <w:rsid w:val="007C462D"/>
    <w:rsid w:val="007C5119"/>
    <w:rsid w:val="007C5F93"/>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2B1"/>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37"/>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2DA"/>
    <w:rsid w:val="008515B7"/>
    <w:rsid w:val="00851650"/>
    <w:rsid w:val="00851AC7"/>
    <w:rsid w:val="00852036"/>
    <w:rsid w:val="0085305E"/>
    <w:rsid w:val="008531DD"/>
    <w:rsid w:val="008532C4"/>
    <w:rsid w:val="00853957"/>
    <w:rsid w:val="0085496B"/>
    <w:rsid w:val="00854BF7"/>
    <w:rsid w:val="0085527D"/>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42A"/>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10"/>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17600"/>
    <w:rsid w:val="009205FC"/>
    <w:rsid w:val="00920D7F"/>
    <w:rsid w:val="00920EB2"/>
    <w:rsid w:val="00920EDB"/>
    <w:rsid w:val="00920EE8"/>
    <w:rsid w:val="00921CCD"/>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987"/>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619"/>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3FF1"/>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3353"/>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30"/>
    <w:rsid w:val="00A068A6"/>
    <w:rsid w:val="00A072F4"/>
    <w:rsid w:val="00A07842"/>
    <w:rsid w:val="00A078E4"/>
    <w:rsid w:val="00A07FF6"/>
    <w:rsid w:val="00A102B9"/>
    <w:rsid w:val="00A1051E"/>
    <w:rsid w:val="00A105D2"/>
    <w:rsid w:val="00A10843"/>
    <w:rsid w:val="00A10E44"/>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5F8"/>
    <w:rsid w:val="00A52B3F"/>
    <w:rsid w:val="00A5300C"/>
    <w:rsid w:val="00A534BB"/>
    <w:rsid w:val="00A53B18"/>
    <w:rsid w:val="00A551EF"/>
    <w:rsid w:val="00A552C6"/>
    <w:rsid w:val="00A552E0"/>
    <w:rsid w:val="00A552EB"/>
    <w:rsid w:val="00A55AED"/>
    <w:rsid w:val="00A55FDF"/>
    <w:rsid w:val="00A5607A"/>
    <w:rsid w:val="00A561C5"/>
    <w:rsid w:val="00A5696D"/>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557E"/>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4D9F"/>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A3"/>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1B89"/>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5163"/>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4A7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96C"/>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4F1"/>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2E9E"/>
    <w:rsid w:val="00BC364A"/>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BDC"/>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1AFF"/>
    <w:rsid w:val="00C22984"/>
    <w:rsid w:val="00C22AB1"/>
    <w:rsid w:val="00C22F42"/>
    <w:rsid w:val="00C2310A"/>
    <w:rsid w:val="00C23195"/>
    <w:rsid w:val="00C2377A"/>
    <w:rsid w:val="00C244E5"/>
    <w:rsid w:val="00C249C2"/>
    <w:rsid w:val="00C24D62"/>
    <w:rsid w:val="00C24EEB"/>
    <w:rsid w:val="00C25567"/>
    <w:rsid w:val="00C25A9E"/>
    <w:rsid w:val="00C25D7A"/>
    <w:rsid w:val="00C26289"/>
    <w:rsid w:val="00C26599"/>
    <w:rsid w:val="00C2791D"/>
    <w:rsid w:val="00C27B39"/>
    <w:rsid w:val="00C30410"/>
    <w:rsid w:val="00C307B5"/>
    <w:rsid w:val="00C315BA"/>
    <w:rsid w:val="00C31723"/>
    <w:rsid w:val="00C319AE"/>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1C7"/>
    <w:rsid w:val="00C54513"/>
    <w:rsid w:val="00C5456B"/>
    <w:rsid w:val="00C548A1"/>
    <w:rsid w:val="00C5495F"/>
    <w:rsid w:val="00C54BB8"/>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7AC"/>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776"/>
    <w:rsid w:val="00D20D2A"/>
    <w:rsid w:val="00D20E2A"/>
    <w:rsid w:val="00D218BD"/>
    <w:rsid w:val="00D21B4F"/>
    <w:rsid w:val="00D22772"/>
    <w:rsid w:val="00D22E5A"/>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27CE"/>
    <w:rsid w:val="00D427E7"/>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420F"/>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C7FEE"/>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2A8"/>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2A8"/>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1C30"/>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5A26"/>
    <w:rsid w:val="00EA6B83"/>
    <w:rsid w:val="00EA6FC4"/>
    <w:rsid w:val="00EA70E8"/>
    <w:rsid w:val="00EA7CC5"/>
    <w:rsid w:val="00EB0554"/>
    <w:rsid w:val="00EB0F37"/>
    <w:rsid w:val="00EB13D3"/>
    <w:rsid w:val="00EB18D1"/>
    <w:rsid w:val="00EB1D19"/>
    <w:rsid w:val="00EB2018"/>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DBC"/>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1A97"/>
    <w:rsid w:val="00F3248C"/>
    <w:rsid w:val="00F32552"/>
    <w:rsid w:val="00F32688"/>
    <w:rsid w:val="00F3360D"/>
    <w:rsid w:val="00F33C35"/>
    <w:rsid w:val="00F34149"/>
    <w:rsid w:val="00F342BC"/>
    <w:rsid w:val="00F34917"/>
    <w:rsid w:val="00F351FE"/>
    <w:rsid w:val="00F35347"/>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3BC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197"/>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0EB2"/>
    <w:rsid w:val="00FF120A"/>
    <w:rsid w:val="00FF1988"/>
    <w:rsid w:val="00FF1F38"/>
    <w:rsid w:val="00FF2277"/>
    <w:rsid w:val="00FF2C5A"/>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21</Pages>
  <Words>58222</Words>
  <Characters>331866</Characters>
  <Application>Microsoft Office Word</Application>
  <DocSecurity>0</DocSecurity>
  <Lines>2765</Lines>
  <Paragraphs>778</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8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40</cp:revision>
  <cp:lastPrinted>2023-12-12T07:17:00Z</cp:lastPrinted>
  <dcterms:created xsi:type="dcterms:W3CDTF">2023-12-10T23:42:00Z</dcterms:created>
  <dcterms:modified xsi:type="dcterms:W3CDTF">2023-12-13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